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5EC4F" w14:textId="02E7E4C6" w:rsidR="001F4C3F" w:rsidRDefault="001F4C3F" w:rsidP="001F4C3F">
      <w:pPr>
        <w:pStyle w:val="Heading2"/>
      </w:pPr>
      <w:r>
        <w:t>Particle Swarm Optimization (PSO) algorithm</w:t>
      </w:r>
    </w:p>
    <w:p w14:paraId="10C077EE" w14:textId="44A6EA43" w:rsidR="0039435F" w:rsidRDefault="00DF3EAE" w:rsidP="001F4C3F">
      <w:r>
        <w:t xml:space="preserve">Arguably since the invention of the </w:t>
      </w:r>
      <w:r w:rsidR="00CA596D">
        <w:t xml:space="preserve">electronic </w:t>
      </w:r>
      <w:r>
        <w:t>computer (possibly even earlier)</w:t>
      </w:r>
      <w:r w:rsidR="00CA596D">
        <w:t xml:space="preserve">, scientists and philosophers alike pondered over the similarities between computer programs and minds. “Computers can process symbolic information, can derive conclusions from premises, can store information and recall it when it is appropriate, and so on—all things that minds do” - </w:t>
      </w:r>
      <w:r w:rsidR="00CA596D">
        <w:fldChar w:fldCharType="begin"/>
      </w:r>
      <w:r w:rsidR="00F22C55">
        <w:instrText xml:space="preserve"> ADDIN ZOTERO_ITEM CSL_CITATION {"citationID":"SyzBdFMW","properties":{"formattedCitation":"(J. F. Kennedy et al., 2001)","plainCitation":"(J. F. 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CA596D">
        <w:fldChar w:fldCharType="separate"/>
      </w:r>
      <w:r w:rsidR="00F22C55" w:rsidRPr="00F22C55">
        <w:t>(J. F. Kennedy et al., 2001)</w:t>
      </w:r>
      <w:r w:rsidR="00CA596D">
        <w:fldChar w:fldCharType="end"/>
      </w:r>
      <w:r w:rsidR="00CA596D">
        <w:t xml:space="preserve">. They reasoned that the capability of minds to host intelligence gave direction </w:t>
      </w:r>
      <w:r w:rsidR="006A7E72">
        <w:t>to</w:t>
      </w:r>
      <w:r w:rsidR="00CA596D">
        <w:t xml:space="preserve"> the possibilities for computers,</w:t>
      </w:r>
      <w:r w:rsidR="00C12135">
        <w:t xml:space="preserve"> </w:t>
      </w:r>
      <w:r w:rsidR="00CA596D">
        <w:t xml:space="preserve">hence, birthing the great </w:t>
      </w:r>
      <w:r w:rsidR="005B38F3">
        <w:t xml:space="preserve">quest </w:t>
      </w:r>
      <w:r w:rsidR="00CA596D">
        <w:t>for A</w:t>
      </w:r>
      <w:r w:rsidR="006A7E72">
        <w:t>rtificial Intelligence (AI)</w:t>
      </w:r>
      <w:r w:rsidR="00CA596D">
        <w:t xml:space="preserve">. </w:t>
      </w:r>
    </w:p>
    <w:p w14:paraId="22EF8913" w14:textId="30D42722" w:rsidR="00C57C65" w:rsidRDefault="00C12135" w:rsidP="001F4C3F">
      <w:r>
        <w:t>Progressing from t</w:t>
      </w:r>
      <w:r w:rsidR="008945D1">
        <w:t>he</w:t>
      </w:r>
      <w:r w:rsidR="006D7295">
        <w:t xml:space="preserve"> la</w:t>
      </w:r>
      <w:r w:rsidR="006A7E72">
        <w:t>t</w:t>
      </w:r>
      <w:r w:rsidR="006D7295">
        <w:t xml:space="preserve">ter quarter of the nineties </w:t>
      </w:r>
      <w:r>
        <w:t xml:space="preserve">marked </w:t>
      </w:r>
      <w:r w:rsidR="006A7E72">
        <w:t xml:space="preserve">revolutionary findings in the development of AI technologies like the GA </w:t>
      </w:r>
      <w:r w:rsidR="006A7E72">
        <w:fldChar w:fldCharType="begin"/>
      </w:r>
      <w:r w:rsidR="006A7E72">
        <w:instrText xml:space="preserve"> ADDIN ZOTERO_ITEM CSL_CITATION {"citationID":"JVrF8MnX","properties":{"formattedCitation":"(Holland, 1992)","plainCitation":"(Holland, 1992)","noteIndex":0},"citationItems":[{"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6A7E72">
        <w:fldChar w:fldCharType="separate"/>
      </w:r>
      <w:r w:rsidR="006A7E72" w:rsidRPr="006A7E72">
        <w:t>(Holland, 1992)</w:t>
      </w:r>
      <w:r w:rsidR="006A7E72">
        <w:fldChar w:fldCharType="end"/>
      </w:r>
      <w:r w:rsidR="006A7E72">
        <w:t>, evolutionary computation</w:t>
      </w:r>
      <w:r w:rsidR="006A7E72">
        <w:fldChar w:fldCharType="begin"/>
      </w:r>
      <w:r w:rsidR="006A7E72">
        <w:instrText xml:space="preserve"> ADDIN ZOTERO_ITEM CSL_CITATION {"citationID":"zffVTymv","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6A7E72">
        <w:fldChar w:fldCharType="separate"/>
      </w:r>
      <w:r w:rsidR="006A7E72" w:rsidRPr="006A7E72">
        <w:t>(Back et al., 1997)</w:t>
      </w:r>
      <w:r w:rsidR="006A7E72">
        <w:fldChar w:fldCharType="end"/>
      </w:r>
      <w:r w:rsidR="006A7E72">
        <w:t>, and the Artificial Neural Network (ANN)</w:t>
      </w:r>
      <w:r w:rsidR="006A7E72">
        <w:t xml:space="preserve"> </w:t>
      </w:r>
      <w:r w:rsidR="006A7E72">
        <w:fldChar w:fldCharType="begin"/>
      </w:r>
      <w:r w:rsidR="006A7E72">
        <w:instrText xml:space="preserve"> ADDIN ZOTERO_ITEM CSL_CITATION {"citationID":"wtz8zNsy","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rsidR="006A7E72">
        <w:fldChar w:fldCharType="separate"/>
      </w:r>
      <w:r w:rsidR="006A7E72" w:rsidRPr="006A7E72">
        <w:t>(Jain et al., 1996)</w:t>
      </w:r>
      <w:r w:rsidR="006A7E72">
        <w:fldChar w:fldCharType="end"/>
      </w:r>
      <w:r w:rsidR="006A7E72">
        <w:t xml:space="preserve">. </w:t>
      </w:r>
      <w:r>
        <w:t xml:space="preserve">However, the social psychologist James </w:t>
      </w:r>
      <w:r w:rsidRPr="00C57C65">
        <w:t xml:space="preserve">Kennedy </w:t>
      </w:r>
      <w:r>
        <w:t xml:space="preserve">and his associates </w:t>
      </w:r>
      <w:r>
        <w:fldChar w:fldCharType="begin"/>
      </w:r>
      <w:r w:rsidR="003812CF">
        <w:instrText xml:space="preserve"> ADDIN ZOTERO_ITEM CSL_CITATION {"citationID":"DIHcMy46","properties":{"formattedCitation":"(Kennedy et al., 2001)","plainCitation":"(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fldChar w:fldCharType="separate"/>
      </w:r>
      <w:r w:rsidRPr="00C57C65">
        <w:t>(2001)</w:t>
      </w:r>
      <w:r>
        <w:fldChar w:fldCharType="end"/>
      </w:r>
      <w:r>
        <w:t xml:space="preserve"> </w:t>
      </w:r>
      <w:r w:rsidR="004D7F8B">
        <w:t>observed</w:t>
      </w:r>
      <w:r>
        <w:t xml:space="preserve"> a stereotype </w:t>
      </w:r>
      <w:r w:rsidR="00DA762C">
        <w:t xml:space="preserve">creeping into the </w:t>
      </w:r>
      <w:r w:rsidR="006A7E72">
        <w:t xml:space="preserve">general </w:t>
      </w:r>
      <w:r w:rsidR="00DA762C">
        <w:t xml:space="preserve">understanding of </w:t>
      </w:r>
      <w:r w:rsidR="006A7E72">
        <w:t>AI at the time</w:t>
      </w:r>
      <w:r w:rsidR="00DA762C">
        <w:t xml:space="preserve"> that was limiting the understanding of AI at the time.</w:t>
      </w:r>
      <w:r w:rsidR="0039435F">
        <w:t xml:space="preserve"> </w:t>
      </w:r>
      <w:r w:rsidR="00DA762C">
        <w:t xml:space="preserve">They </w:t>
      </w:r>
      <w:r w:rsidR="004D7F8B">
        <w:t>noted</w:t>
      </w:r>
      <w:r w:rsidR="00C57C65">
        <w:t xml:space="preserve"> that early </w:t>
      </w:r>
      <w:r w:rsidR="00DA762C">
        <w:t>AI researchers understood</w:t>
      </w:r>
      <w:r w:rsidR="00C57C65">
        <w:t xml:space="preserve"> </w:t>
      </w:r>
      <w:r w:rsidR="00DA762C">
        <w:t xml:space="preserve">the measure of </w:t>
      </w:r>
      <w:r w:rsidR="00C57C65">
        <w:t xml:space="preserve">intelligence </w:t>
      </w:r>
      <w:r w:rsidR="00DA762C">
        <w:t xml:space="preserve">as </w:t>
      </w:r>
      <w:r w:rsidR="00C57C65">
        <w:t>the ability to solve large, complex, and sometimes multipart, problems quickly.</w:t>
      </w:r>
      <w:r w:rsidR="00DA762C">
        <w:t xml:space="preserve"> Due to the variety in methods to approach many problems, building an intelligent computer program that finds the best choice required </w:t>
      </w:r>
      <w:r w:rsidR="00CE39AC">
        <w:t xml:space="preserve">and motivated </w:t>
      </w:r>
      <w:r w:rsidR="00DA762C">
        <w:t>them t</w:t>
      </w:r>
      <w:r w:rsidR="00CE39AC">
        <w:t xml:space="preserve">o think of </w:t>
      </w:r>
      <w:proofErr w:type="gramStart"/>
      <w:r w:rsidR="00CE39AC">
        <w:t>a number of</w:t>
      </w:r>
      <w:proofErr w:type="gramEnd"/>
      <w:r w:rsidR="00CE39AC">
        <w:t xml:space="preserve"> clever methods. They developed ‘logical shortcuts’, called </w:t>
      </w:r>
      <w:r w:rsidR="00CE39AC" w:rsidRPr="00CE39AC">
        <w:rPr>
          <w:i/>
          <w:iCs/>
        </w:rPr>
        <w:t>heuristics</w:t>
      </w:r>
      <w:r w:rsidR="00CE39AC">
        <w:t xml:space="preserve">, that speed up the process in a manner that was applicably </w:t>
      </w:r>
      <w:r w:rsidR="000E6657">
        <w:t>reusable. The</w:t>
      </w:r>
      <w:r w:rsidR="0057720D">
        <w:t xml:space="preserve"> programs developed by the researchers were simply outstanding at problem</w:t>
      </w:r>
      <w:r w:rsidR="00F22C55">
        <w:t>-</w:t>
      </w:r>
      <w:r w:rsidR="0057720D">
        <w:t xml:space="preserve">solving, calculation and memory retention but were found to fail at simpler things like conversation and face recognition. This was </w:t>
      </w:r>
      <w:r w:rsidR="00CF40BF">
        <w:t>due to the continuously growing number of variables still need</w:t>
      </w:r>
      <w:r w:rsidR="009546DF">
        <w:t>ing to be</w:t>
      </w:r>
      <w:r w:rsidR="00CF40BF">
        <w:t xml:space="preserve"> address</w:t>
      </w:r>
      <w:r w:rsidR="009546DF">
        <w:t>ed</w:t>
      </w:r>
      <w:r w:rsidR="00CF40BF">
        <w:t xml:space="preserve"> in the problem domains it was </w:t>
      </w:r>
      <w:r w:rsidR="000E6657">
        <w:t xml:space="preserve">being </w:t>
      </w:r>
      <w:r w:rsidR="00CF40BF">
        <w:t>applied to. There was always something else that could go wrong.</w:t>
      </w:r>
    </w:p>
    <w:p w14:paraId="4219F382" w14:textId="5A98F183" w:rsidR="00CF40BF" w:rsidRDefault="00CF40BF" w:rsidP="001F4C3F">
      <w:r>
        <w:t>“The early AI researchers had made an important assumption, so fundamental that it was never stated explicitly nor consciously acknowledged”</w:t>
      </w:r>
      <w:r w:rsidR="000E6657">
        <w:t xml:space="preserve"> </w:t>
      </w:r>
      <w:r w:rsidR="000E6657">
        <w:fldChar w:fldCharType="begin"/>
      </w:r>
      <w:r w:rsidR="00F22C55">
        <w:instrText xml:space="preserve"> ADDIN ZOTERO_ITEM CSL_CITATION {"citationID":"aKBKnRzW","properties":{"formattedCitation":"(J. F. Kennedy et al., 2001)","plainCitation":"(J. F. 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0E6657">
        <w:fldChar w:fldCharType="separate"/>
      </w:r>
      <w:r w:rsidR="00F22C55" w:rsidRPr="00F22C55">
        <w:t>(J. F. Kennedy et al., 2001)</w:t>
      </w:r>
      <w:r w:rsidR="000E6657">
        <w:fldChar w:fldCharType="end"/>
      </w:r>
      <w:r w:rsidR="000945E0">
        <w:t>. AI at the time was modelled on the vision of a single disconnected person</w:t>
      </w:r>
      <w:r w:rsidR="0039435F">
        <w:t xml:space="preserve"> capable of coolheadedly handling the situations posed to them using the information and logical reasoning stored in their brain. However, they argued that if human intelligence was the intended model, then this</w:t>
      </w:r>
      <w:r w:rsidR="004D7F8B">
        <w:t xml:space="preserve"> model of</w:t>
      </w:r>
      <w:r w:rsidR="0039435F">
        <w:t xml:space="preserve"> understanding was devoid of an important </w:t>
      </w:r>
      <w:r w:rsidR="000E6657">
        <w:t>comportment/behaviour</w:t>
      </w:r>
      <w:r w:rsidR="0039435F">
        <w:t xml:space="preserve"> involved in human reasoning and development: </w:t>
      </w:r>
      <w:r w:rsidR="0039435F" w:rsidRPr="0039435F">
        <w:rPr>
          <w:i/>
          <w:iCs/>
        </w:rPr>
        <w:t>Socialization</w:t>
      </w:r>
      <w:r w:rsidR="0039435F">
        <w:t>.</w:t>
      </w:r>
    </w:p>
    <w:p w14:paraId="18CB0552" w14:textId="321A0B0A" w:rsidR="00D078B9" w:rsidRDefault="00D078B9" w:rsidP="001F4C3F">
      <w:r>
        <w:t xml:space="preserve">In real social interaction, not only information but also rules, tips, </w:t>
      </w:r>
      <w:proofErr w:type="gramStart"/>
      <w:r>
        <w:t>and also</w:t>
      </w:r>
      <w:proofErr w:type="gramEnd"/>
      <w:r>
        <w:t xml:space="preserve"> methods of processing information </w:t>
      </w:r>
      <w:r w:rsidR="00404141">
        <w:t>are</w:t>
      </w:r>
      <w:r>
        <w:t xml:space="preserve"> exchanged. They observed further social </w:t>
      </w:r>
      <w:r w:rsidR="00404141">
        <w:t>behaviours which were “the norm throughout the animal kingdom”</w:t>
      </w:r>
      <w:r>
        <w:t xml:space="preserve"> in other organisms like Fish school</w:t>
      </w:r>
      <w:r w:rsidR="00404141">
        <w:t>ing</w:t>
      </w:r>
      <w:r>
        <w:t>, birds flock</w:t>
      </w:r>
      <w:r w:rsidR="00404141">
        <w:t>ing</w:t>
      </w:r>
      <w:r>
        <w:t xml:space="preserve"> and bugs swarm</w:t>
      </w:r>
      <w:r w:rsidR="00404141">
        <w:t>ing. These behaviours occurred</w:t>
      </w:r>
      <w:r>
        <w:t xml:space="preserve"> not only for copulation </w:t>
      </w:r>
      <w:r w:rsidR="00404141">
        <w:t xml:space="preserve">purposes but included important necessities for the population like “having a thousand eyes” to keep </w:t>
      </w:r>
      <w:r w:rsidR="003812CF">
        <w:t>watch</w:t>
      </w:r>
      <w:r w:rsidR="00404141">
        <w:t xml:space="preserve"> for predators and searching for food</w:t>
      </w:r>
      <w:r w:rsidR="003812CF">
        <w:t>,</w:t>
      </w:r>
      <w:r w:rsidR="00404141">
        <w:t xml:space="preserve"> among other advantages.</w:t>
      </w:r>
    </w:p>
    <w:p w14:paraId="2BD2EBE7" w14:textId="12A9D785" w:rsidR="002118E0" w:rsidRDefault="002118E0" w:rsidP="001F4C3F">
      <w:r>
        <w:t>Their book “Swa</w:t>
      </w:r>
      <w:r w:rsidR="00F22C55">
        <w:t>r</w:t>
      </w:r>
      <w:r>
        <w:t xml:space="preserve">m Intelligence” cited earlier, introduced the concept of </w:t>
      </w:r>
      <w:r w:rsidR="00C9218C">
        <w:t xml:space="preserve">exploiting social behaviours by </w:t>
      </w:r>
      <w:r>
        <w:t>splitting the computational requirements of a system across a group or ‘swarm’ of</w:t>
      </w:r>
      <w:r w:rsidR="00C9218C">
        <w:t xml:space="preserve"> intercommunicating</w:t>
      </w:r>
      <w:r>
        <w:t xml:space="preserve"> </w:t>
      </w:r>
      <w:r w:rsidR="00C9218C">
        <w:t xml:space="preserve">individuals. Gaining inspiration from the natural examples mentioned earlier, they proposed a model called </w:t>
      </w:r>
      <w:r w:rsidR="00C9218C" w:rsidRPr="00695892">
        <w:rPr>
          <w:i/>
          <w:iCs/>
        </w:rPr>
        <w:t>Particle Swarm</w:t>
      </w:r>
      <w:r w:rsidR="00695892" w:rsidRPr="00695892">
        <w:rPr>
          <w:i/>
          <w:iCs/>
        </w:rPr>
        <w:t xml:space="preserve"> </w:t>
      </w:r>
      <w:r w:rsidR="00695892" w:rsidRPr="00695892">
        <w:rPr>
          <w:i/>
          <w:iCs/>
        </w:rPr>
        <w:lastRenderedPageBreak/>
        <w:t>Optimization</w:t>
      </w:r>
      <w:r w:rsidR="00C9218C">
        <w:t xml:space="preserve"> </w:t>
      </w:r>
      <w:r w:rsidR="00695892">
        <w:t xml:space="preserve">which differed from the popular evolutionary computation methods at the time because its population members, named </w:t>
      </w:r>
      <w:r w:rsidR="00695892" w:rsidRPr="00695892">
        <w:rPr>
          <w:i/>
          <w:iCs/>
        </w:rPr>
        <w:t>particles</w:t>
      </w:r>
      <w:r w:rsidR="00695892">
        <w:t xml:space="preserve">, were first initialized with stochastically assigned positions and velocities, and then flown through the problem space in search of a solution. </w:t>
      </w:r>
      <w:r w:rsidR="00B21C15">
        <w:t xml:space="preserve">The algorithm uses two important variables </w:t>
      </w:r>
      <w:r w:rsidR="00B21C15" w:rsidRPr="00B21C15">
        <w:rPr>
          <w:i/>
          <w:iCs/>
        </w:rPr>
        <w:t>pbest</w:t>
      </w:r>
      <w:r w:rsidR="00B21C15">
        <w:t xml:space="preserve"> and </w:t>
      </w:r>
      <w:r w:rsidR="00B21C15" w:rsidRPr="00B21C15">
        <w:rPr>
          <w:i/>
          <w:iCs/>
        </w:rPr>
        <w:t>gbest</w:t>
      </w:r>
      <w:r w:rsidR="00B21C15">
        <w:t xml:space="preserve">, both respectively meaning the particle’s personal best position found on the search space and the global best position found across all particles. Sometimes the </w:t>
      </w:r>
      <w:r w:rsidR="00B21C15" w:rsidRPr="00B21C15">
        <w:rPr>
          <w:i/>
          <w:iCs/>
        </w:rPr>
        <w:t>gbest</w:t>
      </w:r>
      <w:r w:rsidR="00B21C15">
        <w:t xml:space="preserve"> </w:t>
      </w:r>
      <w:r w:rsidR="001E7511">
        <w:t>may even</w:t>
      </w:r>
      <w:r w:rsidR="00B21C15">
        <w:t xml:space="preserve"> be calculated using a heuristic like K nearest neighbours or clustering techniques</w:t>
      </w:r>
      <w:r w:rsidR="00B21C15">
        <w:fldChar w:fldCharType="begin"/>
      </w:r>
      <w:r w:rsidR="00B21C15">
        <w:instrText xml:space="preserve"> ADDIN ZOTERO_ITEM CSL_CITATION {"citationID":"IrWj3H0y","properties":{"formattedCitation":"(Ahmadyfard &amp; Modares, 2008)","plainCitation":"(Ahmadyfard &amp; Modares, 2008)","noteIndex":0},"citationItems":[{"id":549,"uris":["http://zotero.org/users/7139034/items/74XM3HMR"],"itemData":{"id":549,"type":"paper-conference","abstract":"In this paper we propose a clustering method based on combination of the particle swarm optimization (PSO) and the k-mean algorithm. PSO algorithm was showed to successfully converge during the initial stages of a global search, but around global optimum, the search process will become very slow. On the contrary, k-means algorithm can achieve faster convergence to optimum solution. At the same time, the convergent accuracy for k-means can be higher than PSO. So in this paper, a hybrid algorithm combining particle swarm optimization (PSO) algorithm with k-means algorithm is proposed we refer to it as PSO-KM algorithm. The algorithm aims to group a given set of data into a user specified number of clusters. We evaluate the performance of the proposed algorithm using five datasets. The algorithm performance is compared to K-means and PSO clustering.","container-title":"2008 International Symposium on Telecommunications","DOI":"10.1109/I</w:instrText>
      </w:r>
      <w:r w:rsidR="00B21C15">
        <w:rPr>
          <w:rFonts w:hint="eastAsia"/>
        </w:rPr>
        <w:instrText>S</w:instrText>
      </w:r>
      <w:r w:rsidR="00B21C15">
        <w:rPr>
          <w:rFonts w:hint="eastAsia"/>
        </w:rPr>
        <w:instrText>℡</w:instrText>
      </w:r>
      <w:r w:rsidR="00B21C15">
        <w:rPr>
          <w:rFonts w:hint="eastAsia"/>
        </w:rPr>
        <w:instrText>.2008.4651388","event":"2008 International Symposium on Telecommunications","page":"688-691","source":"IEEE Xplore","title":"Combining PSO and k-means to enhance data clustering","author":[{"family":"Ahmadyfard","given":"Alireza"},{"family":"Modares","g</w:instrText>
      </w:r>
      <w:r w:rsidR="00B21C15">
        <w:instrText xml:space="preserve">iven":"Hamidreza"}],"issued":{"date-parts":[["2008",8]]}}}],"schema":"https://github.com/citation-style-language/schema/raw/master/csl-citation.json"} </w:instrText>
      </w:r>
      <w:r w:rsidR="00B21C15">
        <w:fldChar w:fldCharType="separate"/>
      </w:r>
      <w:r w:rsidR="00B21C15" w:rsidRPr="00B21C15">
        <w:t>(</w:t>
      </w:r>
      <w:proofErr w:type="spellStart"/>
      <w:r w:rsidR="00B21C15" w:rsidRPr="00B21C15">
        <w:t>Ahmadyfard</w:t>
      </w:r>
      <w:proofErr w:type="spellEnd"/>
      <w:r w:rsidR="00B21C15" w:rsidRPr="00B21C15">
        <w:t xml:space="preserve"> &amp; </w:t>
      </w:r>
      <w:proofErr w:type="spellStart"/>
      <w:r w:rsidR="00B21C15" w:rsidRPr="00B21C15">
        <w:t>Modares</w:t>
      </w:r>
      <w:proofErr w:type="spellEnd"/>
      <w:r w:rsidR="00B21C15" w:rsidRPr="00B21C15">
        <w:t>, 2008)</w:t>
      </w:r>
      <w:r w:rsidR="00B21C15">
        <w:fldChar w:fldCharType="end"/>
      </w:r>
      <w:r w:rsidR="00B21C15">
        <w:t>.</w:t>
      </w:r>
      <w:r w:rsidR="00D5405B">
        <w:t xml:space="preserve"> </w:t>
      </w:r>
      <w:r w:rsidR="00695892" w:rsidRPr="00B21C15">
        <w:t>With</w:t>
      </w:r>
      <w:r w:rsidR="00695892">
        <w:t xml:space="preserve"> each iteration, the velocities associated with each particle were stochastically accelerated towards its previous </w:t>
      </w:r>
      <w:r w:rsidR="00F22C55">
        <w:t>best-found location</w:t>
      </w:r>
      <w:r w:rsidR="00547DEA">
        <w:t xml:space="preserve"> and the neighbour-hood </w:t>
      </w:r>
      <w:r w:rsidR="00F22C55">
        <w:t>best</w:t>
      </w:r>
      <w:r w:rsidR="00F22C55">
        <w:t xml:space="preserve"> location</w:t>
      </w:r>
      <w:r w:rsidR="00F22C55">
        <w:t xml:space="preserve"> in the search space</w:t>
      </w:r>
      <w:r w:rsidR="00547DEA">
        <w:t>.</w:t>
      </w:r>
      <w:r w:rsidR="003812CF">
        <w:t xml:space="preserve"> </w:t>
      </w:r>
      <w:r w:rsidR="00F22C55">
        <w:t xml:space="preserve">These stochastic mechanisms, changing with each iteration and being applied to the vectors, gave the algorithm a “lifelike” appearance as the particles buzzed around the search space </w:t>
      </w:r>
      <w:r w:rsidR="00F22C55">
        <w:fldChar w:fldCharType="begin"/>
      </w:r>
      <w:r w:rsidR="00F22C55">
        <w:instrText xml:space="preserve"> ADDIN ZOTERO_ITEM CSL_CITATION {"citationID":"9Xlfeoyh","properties":{"formattedCitation":"(J. Kennedy &amp; Eberhart, 1995)","plainCitation":"(J. 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rsidR="00F22C55">
        <w:fldChar w:fldCharType="separate"/>
      </w:r>
      <w:r w:rsidR="00F22C55" w:rsidRPr="00F22C55">
        <w:t>(J. Kennedy &amp; Eberhart, 1995)</w:t>
      </w:r>
      <w:r w:rsidR="00F22C55">
        <w:fldChar w:fldCharType="end"/>
      </w:r>
      <w:r w:rsidR="00F22C55">
        <w:t xml:space="preserve">. </w:t>
      </w:r>
      <w:r w:rsidR="003812CF">
        <w:t xml:space="preserve">Their initial programs aimed to model the coordinated behaviour of bird flocks and schools of fish, but as they ran the algorithm on a two-dimensional plane, the particles’ movements began to resemble swarms of mosquitoes. This fact, along with the point that each particle was, in essence, a mass-less and volume-less mathematical abstraction that can be called a point when stationary, they deemed the terms </w:t>
      </w:r>
      <w:r w:rsidR="003812CF" w:rsidRPr="003812CF">
        <w:rPr>
          <w:i/>
          <w:iCs/>
        </w:rPr>
        <w:t>particle</w:t>
      </w:r>
      <w:r w:rsidR="003812CF">
        <w:rPr>
          <w:i/>
          <w:iCs/>
        </w:rPr>
        <w:t xml:space="preserve"> </w:t>
      </w:r>
      <w:r w:rsidR="003812CF">
        <w:t xml:space="preserve">and </w:t>
      </w:r>
      <w:r w:rsidR="003812CF" w:rsidRPr="003812CF">
        <w:rPr>
          <w:i/>
          <w:iCs/>
        </w:rPr>
        <w:t>Particle Swarm Optimization</w:t>
      </w:r>
      <w:r w:rsidR="003812CF">
        <w:t xml:space="preserve"> as fitting descriptors.</w:t>
      </w:r>
    </w:p>
    <w:p w14:paraId="7DCE4B48" w14:textId="5D04A098" w:rsidR="00F22C55" w:rsidRDefault="00F22C55" w:rsidP="001F4C3F">
      <w:r>
        <w:t xml:space="preserve">Due to its simplistic and effective design, PSO has gained a lot of popularity over the years </w:t>
      </w:r>
      <w:r>
        <w:fldChar w:fldCharType="begin"/>
      </w:r>
      <w:r>
        <w:instrText xml:space="preserve"> ADDIN ZOTERO_ITEM CSL_CITATION {"citationID":"Agkq9bs7","properties":{"formattedCitation":"(Blum &amp; Li, 2008; Eberhart &amp; Shi, 2001; J. Kennedy &amp; Eberhart, 1995)","plainCitation":"(Blum &amp; Li, 2008; Eberhart &amp; Shi, 2001; J. Kennedy &amp; Eberhart, 1995)","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id":538,"uris":["http://zotero.org/users/7139034/items/G9JYITUC"],"itemData":{"id":538,"type":"paper-conference","abstract":"This paper focuses on the engineering and computer science aspects of developments, applications, and resources related to particle swarm optimization. Developments in the particle swarm algorithm since its origin in 1995 are reviewed. Included are brief discussions of constriction factors, inertia weights, and tracking dynamic systems. Applications, both those already developed, and promising future application areas, are reviewed. Finally, resources related to particle swarm optimization are listed, including books, Web sites, and software. A particle swarm optimization bibliography is at the end of the paper.","container-title":"Proceedings of the 2001 Congress on Evolutionary Computation (IEEE Cat. No.01TH8546)","DOI":"10.1109/CEC.2001.934374","event":"Proceedings of the 2001 Congress on Evolutionary Computation (IEEE Cat. No.01TH8546)","page":"81-86 vol. 1","source":"IEEE Xplore","title":"Particle swarm optimization: developments, applications and resources","title-short":"Particle swarm optimization","volume":"1","author":[{"literal":"Eberhart"},{"family":"Shi","given":"Yuhui"}],"issued":{"date-parts":[["2001",5]]}}},{"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fldChar w:fldCharType="separate"/>
      </w:r>
      <w:r w:rsidRPr="00F22C55">
        <w:t>(Blum &amp; Li, 2008; Eberhart &amp; Shi, 2001; J. Kennedy &amp; Eberhart, 1995)</w:t>
      </w:r>
      <w:r>
        <w:fldChar w:fldCharType="end"/>
      </w:r>
      <w:r>
        <w:t xml:space="preserve"> and has found applications in many domains such as scalable optimization for social learning </w:t>
      </w:r>
      <w:r>
        <w:fldChar w:fldCharType="begin"/>
      </w:r>
      <w:r>
        <w:instrText xml:space="preserve"> ADDIN ZOTERO_ITEM CSL_CITATION {"citationID":"RhgCSRGf","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fldChar w:fldCharType="separate"/>
      </w:r>
      <w:r w:rsidRPr="00F22C55">
        <w:t xml:space="preserve">(Cheng &amp; </w:t>
      </w:r>
      <w:proofErr w:type="spellStart"/>
      <w:r w:rsidRPr="00F22C55">
        <w:t>Jin</w:t>
      </w:r>
      <w:proofErr w:type="spellEnd"/>
      <w:r w:rsidRPr="00F22C55">
        <w:t>, 2015)</w:t>
      </w:r>
      <w:r>
        <w:fldChar w:fldCharType="end"/>
      </w:r>
      <w:r>
        <w:t xml:space="preserve">, clustering for high dimensional data sets </w:t>
      </w:r>
      <w:r>
        <w:fldChar w:fldCharType="begin"/>
      </w:r>
      <w:r>
        <w:instrText xml:space="preserve"> ADDIN ZOTERO_ITEM CSL_CITATION {"citationID":"zOK9NBRj","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fldChar w:fldCharType="separate"/>
      </w:r>
      <w:r w:rsidRPr="00F22C55">
        <w:t>(</w:t>
      </w:r>
      <w:proofErr w:type="spellStart"/>
      <w:r w:rsidRPr="00F22C55">
        <w:t>Esmin</w:t>
      </w:r>
      <w:proofErr w:type="spellEnd"/>
      <w:r w:rsidRPr="00F22C55">
        <w:t xml:space="preserve"> et al., 2015)</w:t>
      </w:r>
      <w:r>
        <w:fldChar w:fldCharType="end"/>
      </w:r>
      <w:r>
        <w:t xml:space="preserve">, and multi-objective optimization </w:t>
      </w:r>
      <w:r>
        <w:fldChar w:fldCharType="begin"/>
      </w:r>
      <w:r>
        <w:instrText xml:space="preserve"> ADDIN ZOTERO_ITEM CSL_CITATION {"citationID":"LuvuOVb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fldChar w:fldCharType="separate"/>
      </w:r>
      <w:r w:rsidRPr="00F22C55">
        <w:t>(</w:t>
      </w:r>
      <w:proofErr w:type="spellStart"/>
      <w:r w:rsidRPr="00F22C55">
        <w:t>Delgarm</w:t>
      </w:r>
      <w:proofErr w:type="spellEnd"/>
      <w:r w:rsidRPr="00F22C55">
        <w:t xml:space="preserve"> et al., 2016)</w:t>
      </w:r>
      <w:r>
        <w:fldChar w:fldCharType="end"/>
      </w:r>
      <w:r>
        <w:t xml:space="preserve">. With regards to the TSP, studies were undertaken to adapt the algorithm to these discrete domains </w:t>
      </w:r>
      <w:r>
        <w:fldChar w:fldCharType="begin"/>
      </w:r>
      <w:r>
        <w:instrText xml:space="preserve"> ADDIN ZOTERO_ITEM CSL_CITATION {"citationID":"VIxos6jb","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fldChar w:fldCharType="separate"/>
      </w:r>
      <w:r w:rsidRPr="00F22C55">
        <w:t>(Zhong et al., 2007)</w:t>
      </w:r>
      <w:r>
        <w:fldChar w:fldCharType="end"/>
      </w:r>
      <w:r>
        <w:t xml:space="preserve">. One interesting algorithm adaptation was the one proposed by </w:t>
      </w:r>
      <w:r w:rsidRPr="00F22C55">
        <w:t>Wang et al.</w:t>
      </w:r>
      <w:r>
        <w:t xml:space="preserve"> </w:t>
      </w:r>
      <w:r>
        <w:fldChar w:fldCharType="begin"/>
      </w:r>
      <w:r>
        <w:instrText xml:space="preserve"> ADDIN ZOTERO_ITEM CSL_CITATION {"citationID":"YB0yat2H","properties":{"formattedCitation":"(Wang et al., 2003)","plainCitation":"(Wang et al., 2003)","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F22C55">
        <w:t>(2003)</w:t>
      </w:r>
      <w:r>
        <w:fldChar w:fldCharType="end"/>
      </w:r>
      <w:r>
        <w:t xml:space="preserve"> and further improved by </w:t>
      </w:r>
      <w:proofErr w:type="spellStart"/>
      <w:r w:rsidRPr="00F22C55">
        <w:t>Yousefikhoshbakht</w:t>
      </w:r>
      <w:proofErr w:type="spellEnd"/>
      <w:r>
        <w:t xml:space="preserve">  </w:t>
      </w:r>
      <w:r>
        <w:fldChar w:fldCharType="begin"/>
      </w:r>
      <w:r>
        <w:instrText xml:space="preserve"> ADDIN ZOTERO_ITEM CSL_CITATION {"citationID":"FXNcRomW","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22C55">
        <w:t>(2021)</w:t>
      </w:r>
      <w:r>
        <w:fldChar w:fldCharType="end"/>
      </w:r>
      <w:r>
        <w:t>,</w:t>
      </w:r>
      <w:r>
        <w:t xml:space="preserve"> </w:t>
      </w:r>
      <w:r>
        <w:t xml:space="preserve">where a series of swap sequences were used to represent vectors. This adaptation was chosen as the PSO focus for this study. </w:t>
      </w:r>
    </w:p>
    <w:p w14:paraId="1591CCAD" w14:textId="77777777" w:rsidR="00230E97" w:rsidRPr="003812CF" w:rsidRDefault="00230E97" w:rsidP="001F4C3F"/>
    <w:p w14:paraId="3069A4EE" w14:textId="77777777" w:rsidR="001F4C3F" w:rsidRDefault="001F4C3F" w:rsidP="001F4C3F">
      <w:pPr>
        <w:pStyle w:val="Heading3"/>
      </w:pPr>
      <w:r>
        <w:t>Defining Problem domain</w:t>
      </w:r>
    </w:p>
    <w:p w14:paraId="5FE91DFE" w14:textId="1D40514D" w:rsidR="001F4C3F" w:rsidRDefault="00230E97" w:rsidP="001F4C3F">
      <w:r>
        <w:t>In the PSO, each member of the swarm is composed of 3 D-dimensional vectors</w:t>
      </w:r>
      <w:r w:rsidR="00487814">
        <w:t xml:space="preserve"> </w:t>
      </w:r>
      <w:r w:rsidR="00487814">
        <w:fldChar w:fldCharType="begin"/>
      </w:r>
      <w:r w:rsidR="00487814">
        <w:instrText xml:space="preserve"> ADDIN ZOTERO_ITEM CSL_CITATION {"citationID":"cKuselCv","properties":{"formattedCitation":"(Poli et al., 2007)","plainCitation":"(Poli et al., 2007)","noteIndex":0},"citationItems":[{"id":459,"uris":["http://zotero.org/users/7139034/items/23RBHSX3"],"itemData":{"id":459,"type":"article-journal","abstract":"Particle swarm optimization (PSO) has undergone many changes since its introduction in 1995. As researchers have learned about the technique, they have derived new versions, developed new applications, and published theoretical studies of the effects of the various parameters and aspects of the algorithm. This paper comprises a snapshot of particle swarming from the authors’ perspective, including variations in the algorithm, current and ongoing research, applications and open problems.","container-title":"Swarm Intelligence","DOI":"10.1007/s11721-007-0002-0","ISSN":"1935-3812, 1935-3820","issue":"1","journalAbbreviation":"Swarm Intell","language":"en","page":"33-57","source":"Springer Link","title":"Particle swarm optimization: An overview","title-short":"Particle swarm optimization","volume":"1","author":[{"family":"Poli","given":"Riccardo"},{"family":"Kennedy","given":"James"},{"family":"Blackwell","given":"Tim"}],"issued":{"date-parts":[["2007",6,1]]}}}],"schema":"https://github.com/citation-style-language/schema/raw/master/csl-citation.json"} </w:instrText>
      </w:r>
      <w:r w:rsidR="00487814">
        <w:fldChar w:fldCharType="separate"/>
      </w:r>
      <w:r w:rsidR="00487814" w:rsidRPr="00487814">
        <w:t>(Poli et al., 2007)</w:t>
      </w:r>
      <w:r w:rsidR="00487814">
        <w:fldChar w:fldCharType="end"/>
      </w:r>
      <w:r>
        <w:t xml:space="preserve">. These vectors store the curren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the previous bes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t xml:space="preserve"> and the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w:t>
      </w:r>
      <w:r w:rsidR="00487814">
        <w:t xml:space="preserve"> D stands for the number of dimensions within the given search space. At the start of the algorithm, the particles are initiated at random locations within the search space and, using these 3 variables along with the global bes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oMath>
      <w:r w:rsidR="00487814">
        <w:t xml:space="preserve">, the particle navigates its search space. </w:t>
      </w:r>
      <w:r w:rsidR="007C7E5F">
        <w:t xml:space="preserve">Of course, with regards </w:t>
      </w:r>
      <w:r w:rsidR="0037059E">
        <w:t xml:space="preserve">to </w:t>
      </w:r>
      <w:r w:rsidR="007C7E5F">
        <w:t>the TSP, there is no continuous search space for the particles to use. There are a discrete number of solutions that can be given to any given map (based on its size) and further validation that filter</w:t>
      </w:r>
      <w:r w:rsidR="0037059E">
        <w:t>s</w:t>
      </w:r>
      <w:r w:rsidR="007C7E5F">
        <w:t xml:space="preserve"> acceptable solutions (based on the TSP conditions 1 and 2). For this reason, the approach taken towards</w:t>
      </w:r>
      <w:r w:rsidR="0037059E">
        <w:t xml:space="preserve"> the understanding of</w:t>
      </w:r>
      <w:r w:rsidR="007C7E5F">
        <w:t xml:space="preserve"> ‘vectors’ needs to be adapted.</w:t>
      </w:r>
    </w:p>
    <w:p w14:paraId="34D33CC1" w14:textId="2FE3E6F8" w:rsidR="003E09B8" w:rsidRDefault="007C7E5F" w:rsidP="001F4C3F">
      <w:r>
        <w:t>In keeping consistent and to ease the future hybridization steps, it was decided to have the PSO operating on the same search space as the ACO and GA. This meant</w:t>
      </w:r>
      <w:r w:rsidR="003E09B8">
        <w:t xml:space="preserve"> </w:t>
      </w:r>
      <w:r w:rsidR="003E09B8">
        <w:lastRenderedPageBreak/>
        <w:t xml:space="preserve">that </w:t>
      </w:r>
      <w:proofErr w:type="gramStart"/>
      <w:r w:rsidR="003E09B8">
        <w:t>similar to</w:t>
      </w:r>
      <w:proofErr w:type="gramEnd"/>
      <w:r w:rsidR="003E09B8">
        <w:t xml:space="preserve"> the GA, </w:t>
      </w:r>
      <w:r>
        <w:t>the location of a particle at any given time was a complete and valid proposed solution to the TSP represented as a sequence of cities</w:t>
      </w:r>
      <w:r w:rsidR="003E09B8">
        <w:t xml:space="preserve"> to visit</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e>
        </m:d>
      </m:oMath>
      <w:r>
        <w:t xml:space="preserve">, where </w:t>
      </w:r>
      <m:oMath>
        <m:r>
          <w:rPr>
            <w:rFonts w:ascii="Cambria Math" w:hAnsi="Cambria Math"/>
          </w:rPr>
          <m:t>c</m:t>
        </m:r>
      </m:oMath>
      <w:r w:rsidR="004208F0">
        <w:t xml:space="preserve"> is the number of cities on the map</w:t>
      </w:r>
      <w:r>
        <w:t xml:space="preserve">. The movement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 xml:space="preserve"> would then need to be an operation capable of altering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without breaking is validity</w:t>
      </w:r>
      <w:r w:rsidR="004208F0">
        <w:t xml:space="preserve">. </w:t>
      </w:r>
      <w:r w:rsidR="004208F0" w:rsidRPr="004208F0">
        <w:t>Wang et al.</w:t>
      </w:r>
      <w:r w:rsidR="004208F0">
        <w:t xml:space="preserve"> </w:t>
      </w:r>
      <w:r w:rsidR="004208F0">
        <w:fldChar w:fldCharType="begin"/>
      </w:r>
      <w:r w:rsidR="0023717B">
        <w:instrText xml:space="preserve"> ADDIN ZOTERO_ITEM CSL_CITATION {"citationID":"rouIGbn5","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rsidR="004208F0">
        <w:fldChar w:fldCharType="separate"/>
      </w:r>
      <w:r w:rsidR="004208F0" w:rsidRPr="004208F0">
        <w:t>(2003)</w:t>
      </w:r>
      <w:r w:rsidR="004208F0">
        <w:fldChar w:fldCharType="end"/>
      </w:r>
      <w:r w:rsidR="004208F0">
        <w:t xml:space="preserve"> proposed the representation of these movement vectors as swap operators, defined as </w:t>
      </w:r>
      <m:oMath>
        <m:r>
          <w:rPr>
            <w:rFonts w:ascii="Cambria Math" w:hAnsi="Cambria Math"/>
          </w:rPr>
          <m:t>SO(</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oMath>
      <w:r w:rsidR="004208F0">
        <w:t xml:space="preserve">, that when applied to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4208F0">
        <w:t xml:space="preserve"> swap the location of the citie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208F0">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oMath>
      <w:r w:rsidR="0037059E">
        <w:t xml:space="preserve"> </w:t>
      </w:r>
      <w:proofErr w:type="spellStart"/>
      <w:r w:rsidR="0037059E">
        <w:t>occuring</w:t>
      </w:r>
      <w:proofErr w:type="spellEnd"/>
      <w:r w:rsidR="0037059E">
        <w:t xml:space="preserve"> withi</w:t>
      </w:r>
      <w:r w:rsidR="0037059E">
        <w:t>n the sequence</w:t>
      </w:r>
      <w:r w:rsidR="004208F0">
        <w:t>.</w:t>
      </w:r>
      <w:r w:rsidR="003E09B8">
        <w:t xml:space="preserve"> This creates a completely new sequenc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oMath>
      <w:r w:rsidR="003E09B8">
        <w:t xml:space="preserve"> which can be treated as the new location vector for the particle after the movement vector </w:t>
      </w:r>
      <m:oMath>
        <m:r>
          <w:rPr>
            <w:rFonts w:ascii="Cambria Math" w:hAnsi="Cambria Math"/>
          </w:rPr>
          <m:t>SO</m:t>
        </m:r>
      </m:oMath>
      <w:r w:rsidR="003E09B8">
        <w:t xml:space="preserve"> </w:t>
      </w:r>
      <w:r w:rsidR="003E09B8">
        <w:t xml:space="preserve">was applied to 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nary>
          <m:naryPr>
            <m:chr m:val="⨁"/>
            <m:subHide m:val="1"/>
            <m:supHide m:val="1"/>
            <m:ctrlPr>
              <w:rPr>
                <w:rFonts w:ascii="Cambria Math" w:hAnsi="Cambria Math"/>
                <w:i/>
              </w:rPr>
            </m:ctrlPr>
          </m:naryPr>
          <m:sub/>
          <m:sup/>
          <m:e>
            <m:r>
              <w:rPr>
                <w:rFonts w:ascii="Cambria Math" w:hAnsi="Cambria Math"/>
              </w:rPr>
              <m:t>SO</m:t>
            </m:r>
          </m:e>
        </m:nary>
      </m:oMath>
      <w:r w:rsidR="003E09B8">
        <w:t xml:space="preserve">. The velocity vector can contain any number of swap operators compiled together as </w:t>
      </w:r>
      <w:r w:rsidR="00DE2A0F" w:rsidRPr="00DE2A0F">
        <w:rPr>
          <w:i/>
          <w:iCs/>
        </w:rPr>
        <w:t>S</w:t>
      </w:r>
      <w:r w:rsidR="003E09B8" w:rsidRPr="00DE2A0F">
        <w:rPr>
          <w:i/>
          <w:iCs/>
        </w:rPr>
        <w:t xml:space="preserve">wap </w:t>
      </w:r>
      <w:r w:rsidR="00DE2A0F" w:rsidRPr="00DE2A0F">
        <w:rPr>
          <w:i/>
          <w:iCs/>
        </w:rPr>
        <w:t>S</w:t>
      </w:r>
      <w:r w:rsidR="003E09B8" w:rsidRPr="00DE2A0F">
        <w:rPr>
          <w:i/>
          <w:iCs/>
        </w:rPr>
        <w:t>equence</w:t>
      </w:r>
      <w:r w:rsidR="003E09B8">
        <w:t xml:space="preserve"> </w:t>
      </w:r>
      <m:oMath>
        <m:r>
          <w:rPr>
            <w:rFonts w:ascii="Cambria Math" w:hAnsi="Cambria Math"/>
          </w:rPr>
          <m:t>SS=</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O</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O</m:t>
                </m:r>
              </m:e>
              <m:sub>
                <m:r>
                  <w:rPr>
                    <w:rFonts w:ascii="Cambria Math" w:hAnsi="Cambria Math"/>
                  </w:rPr>
                  <m:t>n</m:t>
                </m:r>
              </m:sub>
            </m:sSub>
          </m:e>
        </m:d>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3E09B8">
        <w:t xml:space="preserve">, which can then be applied to any location vector to bring it to another position within the search space. With this understanding in mind, the velocity needed to bring an example particle from its current location to its personal best-found location since </w:t>
      </w:r>
      <w:r w:rsidR="0037059E">
        <w:t xml:space="preserve">the </w:t>
      </w:r>
      <w:r w:rsidR="003E09B8">
        <w:t xml:space="preserve">algorithm began </w:t>
      </w:r>
      <m:oMath>
        <m:r>
          <w:rPr>
            <w:rFonts w:ascii="Cambria Math" w:hAnsi="Cambria Math"/>
          </w:rPr>
          <m:t xml:space="preserve">(p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w:r w:rsidR="00C71F2F">
        <w:t>,</w:t>
      </w:r>
      <w:r w:rsidR="003E09B8">
        <w:t xml:space="preserve"> can be understood as the question: What swaps to my current sequence of cities is needed until it becomes the </w:t>
      </w:r>
      <w:r w:rsidR="003E09B8" w:rsidRPr="003E09B8">
        <w:rPr>
          <w:i/>
          <w:iCs/>
        </w:rPr>
        <w:t>pbest</w:t>
      </w:r>
      <w:r w:rsidR="003E09B8">
        <w:t xml:space="preserve"> sequence?</w:t>
      </w:r>
    </w:p>
    <w:p w14:paraId="002BE41B" w14:textId="77777777" w:rsidR="00DE2A0F" w:rsidRDefault="00DE2A0F" w:rsidP="00DE2A0F">
      <w:pPr>
        <w:keepNext/>
        <w:jc w:val="center"/>
      </w:pPr>
      <w:r w:rsidRPr="00DE2A0F">
        <w:drawing>
          <wp:inline distT="0" distB="0" distL="0" distR="0" wp14:anchorId="06EC5CED" wp14:editId="6853AC2C">
            <wp:extent cx="5731510" cy="1595755"/>
            <wp:effectExtent l="0" t="0" r="2540" b="4445"/>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6"/>
                    <a:stretch>
                      <a:fillRect/>
                    </a:stretch>
                  </pic:blipFill>
                  <pic:spPr>
                    <a:xfrm>
                      <a:off x="0" y="0"/>
                      <a:ext cx="5731510" cy="1595755"/>
                    </a:xfrm>
                    <a:prstGeom prst="rect">
                      <a:avLst/>
                    </a:prstGeom>
                  </pic:spPr>
                </pic:pic>
              </a:graphicData>
            </a:graphic>
          </wp:inline>
        </w:drawing>
      </w:r>
    </w:p>
    <w:p w14:paraId="0481D7D5" w14:textId="111D270C" w:rsidR="00DE2A0F" w:rsidRDefault="00DE2A0F" w:rsidP="00DE2A0F">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 Applying </w:t>
      </w:r>
      <w:r w:rsidR="003D0B42">
        <w:t>Velocity (</w:t>
      </w:r>
      <w:r>
        <w:t>SS) ve</w:t>
      </w:r>
      <w:r w:rsidR="003D0B42">
        <w:t>c</w:t>
      </w:r>
      <w:r>
        <w:t>tor to Position vector</w:t>
      </w:r>
    </w:p>
    <w:p w14:paraId="7878C7AC" w14:textId="7DE63E45" w:rsidR="007C7E5F" w:rsidRDefault="007C7E5F" w:rsidP="001F4C3F"/>
    <w:p w14:paraId="04EFCB5D" w14:textId="199469EB" w:rsidR="00130C4A" w:rsidRDefault="00130C4A" w:rsidP="001F4C3F">
      <w:r>
        <w:t xml:space="preserve">Another big consideration in this application of the algorithm is how to the weights are represented. In normal velocity vectors, simple vector scaling is done by multiplying it by the weights assigned. However, with our new representation of the velocity vector, the application of weights needs to be rethought. Continuing with their proposed model, </w:t>
      </w:r>
      <w:r w:rsidRPr="004208F0">
        <w:t>Wang et al.</w:t>
      </w:r>
      <w:r>
        <w:t xml:space="preserve"> </w:t>
      </w:r>
      <w:r>
        <w:fldChar w:fldCharType="begin"/>
      </w:r>
      <w:r w:rsidR="0023717B">
        <w:instrText xml:space="preserve"> ADDIN ZOTERO_ITEM CSL_CITATION {"citationID":"67M0wnje","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t xml:space="preserve"> repurposed the weights used in the algorithm to stand for probabilities for each of the Swap Operators being maintained in the Sequence after the weight is applied.</w:t>
      </w:r>
    </w:p>
    <w:p w14:paraId="68C25B65" w14:textId="4A9E276B" w:rsidR="00130C4A" w:rsidRDefault="00130C4A" w:rsidP="00130C4A">
      <w:pPr>
        <w:jc w:val="center"/>
      </w:pPr>
      <m:oMathPara>
        <m:oMath>
          <m:r>
            <w:rPr>
              <w:rFonts w:ascii="Cambria Math" w:hAnsi="Cambria Math"/>
              <w:sz w:val="32"/>
              <w:szCs w:val="32"/>
            </w:rPr>
            <m:t>ω*</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sz w:val="32"/>
              <w:szCs w:val="32"/>
            </w:rPr>
            <m:t>→</m:t>
          </m:r>
          <m:nary>
            <m:naryPr>
              <m:chr m:val="∑"/>
              <m:limLoc m:val="undOvr"/>
              <m:supHide m:val="1"/>
              <m:ctrlPr>
                <w:rPr>
                  <w:rFonts w:ascii="Cambria Math" w:hAnsi="Cambria Math"/>
                  <w:i/>
                  <w:sz w:val="32"/>
                  <w:szCs w:val="32"/>
                </w:rPr>
              </m:ctrlPr>
            </m:naryPr>
            <m:sub>
              <m:sSub>
                <m:sSubPr>
                  <m:ctrlPr>
                    <w:rPr>
                      <w:rFonts w:ascii="Cambria Math" w:hAnsi="Cambria Math"/>
                      <w:i/>
                      <w:sz w:val="32"/>
                      <w:szCs w:val="32"/>
                    </w:rPr>
                  </m:ctrlPr>
                </m:sSubPr>
                <m:e>
                  <m:r>
                    <w:rPr>
                      <w:rFonts w:ascii="Cambria Math" w:hAnsi="Cambria Math"/>
                      <w:sz w:val="32"/>
                      <w:szCs w:val="32"/>
                    </w:rPr>
                    <m:t>SO</m:t>
                  </m:r>
                </m:e>
                <m:sub>
                  <m:r>
                    <w:rPr>
                      <w:rFonts w:ascii="Cambria Math" w:hAnsi="Cambria Math"/>
                      <w:sz w:val="32"/>
                      <w:szCs w:val="32"/>
                    </w:rPr>
                    <m:t>i</m:t>
                  </m:r>
                  <m:r>
                    <w:rPr>
                      <w:rFonts w:ascii="Cambria Math" w:hAnsi="Cambria Math"/>
                      <w:sz w:val="32"/>
                      <w:szCs w:val="32"/>
                    </w:rPr>
                    <m:t xml:space="preserve"> </m:t>
                  </m:r>
                </m:sub>
              </m:sSub>
              <m:r>
                <w:rPr>
                  <w:rFonts w:ascii="Cambria Math" w:hAnsi="Cambria Math"/>
                  <w:sz w:val="32"/>
                  <w:szCs w:val="32"/>
                </w:rPr>
                <m:t>ϵ</m:t>
              </m:r>
              <m:r>
                <w:rPr>
                  <w:rFonts w:ascii="Cambria Math" w:hAnsi="Cambria Math"/>
                  <w:sz w:val="32"/>
                  <w:szCs w:val="32"/>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sub>
            <m:sup/>
            <m:e>
              <m:r>
                <w:rPr>
                  <w:rFonts w:ascii="Cambria Math" w:hAnsi="Cambria Math"/>
                  <w:sz w:val="32"/>
                  <w:szCs w:val="32"/>
                </w:rPr>
                <m:t>P(</m:t>
              </m:r>
              <m:sSub>
                <m:sSubPr>
                  <m:ctrlPr>
                    <w:rPr>
                      <w:rFonts w:ascii="Cambria Math" w:hAnsi="Cambria Math"/>
                      <w:i/>
                      <w:sz w:val="32"/>
                      <w:szCs w:val="32"/>
                    </w:rPr>
                  </m:ctrlPr>
                </m:sSubPr>
                <m:e>
                  <m:r>
                    <w:rPr>
                      <w:rFonts w:ascii="Cambria Math" w:hAnsi="Cambria Math"/>
                      <w:sz w:val="32"/>
                      <w:szCs w:val="32"/>
                    </w:rPr>
                    <m:t>SO</m:t>
                  </m:r>
                </m:e>
                <m:sub>
                  <m:r>
                    <w:rPr>
                      <w:rFonts w:ascii="Cambria Math" w:hAnsi="Cambria Math"/>
                      <w:sz w:val="32"/>
                      <w:szCs w:val="32"/>
                    </w:rPr>
                    <m:t>i</m:t>
                  </m:r>
                </m:sub>
              </m:sSub>
              <m:r>
                <w:rPr>
                  <w:rFonts w:ascii="Cambria Math" w:hAnsi="Cambria Math"/>
                  <w:sz w:val="32"/>
                  <w:szCs w:val="32"/>
                </w:rPr>
                <m:t>|</m:t>
              </m:r>
              <m:r>
                <w:rPr>
                  <w:rFonts w:ascii="Cambria Math" w:hAnsi="Cambria Math"/>
                  <w:sz w:val="32"/>
                  <w:szCs w:val="32"/>
                </w:rPr>
                <m:t>ω)</m:t>
              </m:r>
            </m:e>
          </m:nary>
        </m:oMath>
      </m:oMathPara>
    </w:p>
    <w:p w14:paraId="2D0397E0" w14:textId="55207E86" w:rsidR="00130C4A" w:rsidRDefault="00D002B9" w:rsidP="001F4C3F">
      <w:pPr>
        <w:rPr>
          <w:iCs/>
        </w:rPr>
      </w:pPr>
      <w:r>
        <w:t xml:space="preserve">Where </w:t>
      </w:r>
      <m:oMath>
        <m:r>
          <w:rPr>
            <w:rFonts w:ascii="Cambria Math" w:hAnsi="Cambria Math"/>
          </w:rPr>
          <m:t>P(</m:t>
        </m:r>
        <m:sSub>
          <m:sSubPr>
            <m:ctrlPr>
              <w:rPr>
                <w:rFonts w:ascii="Cambria Math" w:hAnsi="Cambria Math"/>
              </w:rPr>
            </m:ctrlPr>
          </m:sSubPr>
          <m:e>
            <m:r>
              <w:rPr>
                <w:rFonts w:ascii="Cambria Math" w:hAnsi="Cambria Math"/>
              </w:rPr>
              <m:t>SO</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Pr="00D002B9">
        <w:t xml:space="preserve"> is </w:t>
      </w:r>
      <w:r>
        <w:t xml:space="preserve">an operator that returns </w:t>
      </w:r>
      <m:oMath>
        <m:sSub>
          <m:sSubPr>
            <m:ctrlPr>
              <w:rPr>
                <w:rFonts w:ascii="Cambria Math" w:hAnsi="Cambria Math"/>
              </w:rPr>
            </m:ctrlPr>
          </m:sSubPr>
          <m:e>
            <m:r>
              <w:rPr>
                <w:rFonts w:ascii="Cambria Math" w:hAnsi="Cambria Math"/>
              </w:rPr>
              <m:t>SO</m:t>
            </m:r>
          </m:e>
          <m:sub>
            <m:r>
              <w:rPr>
                <w:rFonts w:ascii="Cambria Math" w:hAnsi="Cambria Math"/>
              </w:rPr>
              <m:t>i</m:t>
            </m:r>
          </m:sub>
        </m:sSub>
      </m:oMath>
      <w:r>
        <w:t xml:space="preserve"> with a probability of </w:t>
      </w:r>
      <m:oMath>
        <m:r>
          <w:rPr>
            <w:rFonts w:ascii="Cambria Math" w:hAnsi="Cambria Math"/>
          </w:rPr>
          <m:t>ω</m:t>
        </m:r>
      </m:oMath>
      <w:r>
        <w:rPr>
          <w:iCs/>
        </w:rPr>
        <w:t>, otherwise</w:t>
      </w:r>
      <w:r w:rsidR="0037059E">
        <w:rPr>
          <w:iCs/>
        </w:rPr>
        <w:t>,</w:t>
      </w:r>
      <w:r>
        <w:rPr>
          <w:iCs/>
        </w:rPr>
        <w:t xml:space="preserve"> it returns </w:t>
      </w:r>
      <w:proofErr w:type="gramStart"/>
      <w:r>
        <w:rPr>
          <w:iCs/>
        </w:rPr>
        <w:t>nothing.</w:t>
      </w:r>
      <w:proofErr w:type="gramEnd"/>
    </w:p>
    <w:p w14:paraId="446F05F0" w14:textId="77777777" w:rsidR="00E1349F" w:rsidRPr="00B273D2" w:rsidRDefault="00E1349F" w:rsidP="00E1349F"/>
    <w:p w14:paraId="7243A013" w14:textId="77777777" w:rsidR="00E1349F" w:rsidRDefault="00E1349F" w:rsidP="00E1349F">
      <w:pPr>
        <w:pStyle w:val="Heading3"/>
      </w:pPr>
      <w:r>
        <w:lastRenderedPageBreak/>
        <w:t>Initial Population</w:t>
      </w:r>
    </w:p>
    <w:p w14:paraId="1E97E669" w14:textId="179AA8C1" w:rsidR="00E1349F" w:rsidRPr="00B21C15" w:rsidRDefault="001A2597" w:rsidP="001F4C3F">
      <w:r>
        <w:t xml:space="preserve">At the start of the algorithm, each particle is initialized with a random solution/ position on the search space. Then for each iteration of </w:t>
      </w:r>
      <w:r w:rsidR="0037059E">
        <w:t xml:space="preserve">the </w:t>
      </w:r>
      <w:r>
        <w:t xml:space="preserve">algorithm, </w:t>
      </w:r>
      <w:r w:rsidR="00AA2A91">
        <w:t xml:space="preserve">the particles undergo a 2-step process. First, </w:t>
      </w:r>
      <w:r>
        <w:t xml:space="preserve">the particles are evaluated using the standard route evaluation method detailed in equation </w:t>
      </w:r>
      <w:commentRangeStart w:id="0"/>
      <w:r>
        <w:t>x</w:t>
      </w:r>
      <w:commentRangeEnd w:id="0"/>
      <w:r>
        <w:rPr>
          <w:rStyle w:val="CommentReference"/>
        </w:rPr>
        <w:commentReference w:id="0"/>
      </w:r>
      <w:r w:rsidR="00B21C15">
        <w:t xml:space="preserve"> to update each particle’s </w:t>
      </w:r>
      <w:r w:rsidR="00B21C15">
        <w:rPr>
          <w:i/>
          <w:iCs/>
        </w:rPr>
        <w:t>pbest</w:t>
      </w:r>
      <w:r w:rsidR="00B21C15">
        <w:t xml:space="preserve"> and the algorithm’s </w:t>
      </w:r>
      <w:r w:rsidR="00B21C15">
        <w:rPr>
          <w:i/>
          <w:iCs/>
        </w:rPr>
        <w:t>gbest</w:t>
      </w:r>
      <w:r w:rsidR="00AA2A91">
        <w:rPr>
          <w:i/>
          <w:iCs/>
        </w:rPr>
        <w:t xml:space="preserve"> </w:t>
      </w:r>
      <w:r w:rsidR="00AA2A91">
        <w:t>values</w:t>
      </w:r>
      <w:r w:rsidR="00B21C15">
        <w:t>.</w:t>
      </w:r>
      <w:r w:rsidR="00AA2A91">
        <w:t xml:space="preserve"> After this, the velocities for each particle are calculated and applied </w:t>
      </w:r>
      <w:r w:rsidR="0037059E">
        <w:t>to</w:t>
      </w:r>
      <w:r w:rsidR="00AA2A91">
        <w:t xml:space="preserve"> its position to </w:t>
      </w:r>
      <w:r w:rsidR="00F71AD7">
        <w:t>traverse</w:t>
      </w:r>
      <w:r w:rsidR="00AA2A91">
        <w:t xml:space="preserve"> the search space.</w:t>
      </w:r>
    </w:p>
    <w:p w14:paraId="7B928744" w14:textId="0C926783" w:rsidR="0077460C" w:rsidRDefault="00A06172" w:rsidP="00A06172">
      <w:pPr>
        <w:pStyle w:val="Heading4"/>
      </w:pPr>
      <w:r>
        <w:t>Inertia</w:t>
      </w:r>
      <w:r w:rsidR="00130C4A">
        <w:t xml:space="preserve"> weight</w:t>
      </w:r>
    </w:p>
    <w:p w14:paraId="38534A0A" w14:textId="31C01095" w:rsidR="00A06172" w:rsidRDefault="00C32FF2" w:rsidP="00A06172">
      <w:r>
        <w:t xml:space="preserve">Because velocities were used in the original algorithm, the concept of momentum comes into play when designing an algorithm model. </w:t>
      </w:r>
      <w:r w:rsidR="00130C4A">
        <w:t>The momentum of the particle is dictated by the inertia weight</w:t>
      </w:r>
      <w:r>
        <w:t xml:space="preserve"> and, because of the adapted nature of weights in this algorithm, it ranges between 0-1. This inertia weight is used as the probability of swap operators persisting in the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0A1881">
        <w:t xml:space="preserve"> after it is applied to the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oMath>
      <w:r w:rsidR="000A1881">
        <w:t>for particle movement. An inertia w</w:t>
      </w:r>
      <w:r w:rsidR="0037059E">
        <w:t>e</w:t>
      </w:r>
      <w:r w:rsidR="000A1881">
        <w:t xml:space="preserve">ight of 0 completely refreshes the velocity vector after each movement and renders the concept of velocity obsolete, while a value of 1 </w:t>
      </w:r>
      <w:proofErr w:type="gramStart"/>
      <w:r w:rsidR="000A1881">
        <w:t>places</w:t>
      </w:r>
      <w:proofErr w:type="gramEnd"/>
      <w:r w:rsidR="000A1881">
        <w:t xml:space="preserve"> the particle in a frictionless environment where its velocity is ever</w:t>
      </w:r>
      <w:r w:rsidR="0037059E">
        <w:t>-</w:t>
      </w:r>
      <w:r w:rsidR="000A1881">
        <w:t xml:space="preserve">increasing with each calculation. Balancing the right levels for the inertia weight </w:t>
      </w:r>
      <m:oMath>
        <m:r>
          <w:rPr>
            <w:rFonts w:ascii="Cambria Math" w:hAnsi="Cambria Math"/>
          </w:rPr>
          <m:t>ω</m:t>
        </m:r>
      </m:oMath>
      <w:r w:rsidR="000A1881">
        <w:rPr>
          <w:iCs/>
        </w:rPr>
        <w:t xml:space="preserve"> is important because it dictates the capabilities of the algorithm when it comes to exploration (higher </w:t>
      </w:r>
      <m:oMath>
        <m:r>
          <w:rPr>
            <w:rFonts w:ascii="Cambria Math" w:hAnsi="Cambria Math"/>
          </w:rPr>
          <m:t>ω</m:t>
        </m:r>
      </m:oMath>
      <w:r w:rsidR="000A1881">
        <w:rPr>
          <w:iCs/>
        </w:rPr>
        <w:t xml:space="preserve">) vs exploitation (lower </w:t>
      </w:r>
      <m:oMath>
        <m:r>
          <w:rPr>
            <w:rFonts w:ascii="Cambria Math" w:hAnsi="Cambria Math"/>
          </w:rPr>
          <m:t>ω</m:t>
        </m:r>
      </m:oMath>
      <w:r w:rsidR="000A1881">
        <w:rPr>
          <w:iCs/>
        </w:rPr>
        <w:t>).</w:t>
      </w:r>
      <w:r w:rsidR="003814F1">
        <w:rPr>
          <w:iCs/>
        </w:rPr>
        <w:t xml:space="preserve"> Some authors have found the technique of linearly decreasing from </w:t>
      </w:r>
      <m:oMath>
        <m:r>
          <w:rPr>
            <w:rFonts w:ascii="Cambria Math" w:hAnsi="Cambria Math"/>
          </w:rPr>
          <m:t>ω</m:t>
        </m:r>
        <m:r>
          <w:rPr>
            <w:rFonts w:ascii="Cambria Math" w:hAnsi="Cambria Math"/>
          </w:rPr>
          <m:t xml:space="preserve">=0.9 </m:t>
        </m:r>
      </m:oMath>
      <w:r w:rsidR="003814F1">
        <w:rPr>
          <w:iCs/>
        </w:rPr>
        <w:t xml:space="preserve">to </w:t>
      </w:r>
      <m:oMath>
        <m:r>
          <w:rPr>
            <w:rFonts w:ascii="Cambria Math" w:hAnsi="Cambria Math"/>
          </w:rPr>
          <m:t>ω</m:t>
        </m:r>
        <m:r>
          <w:rPr>
            <w:rFonts w:ascii="Cambria Math" w:hAnsi="Cambria Math"/>
          </w:rPr>
          <m:t>=0.4</m:t>
        </m:r>
      </m:oMath>
      <w:r w:rsidR="003814F1">
        <w:rPr>
          <w:iCs/>
        </w:rPr>
        <w:t xml:space="preserve"> over the whole run; prioritising exploration nearer the start of the algorithm and slowly focusing more on exploitation as time goes by, was an effective way to handle that weight.</w:t>
      </w:r>
      <w:r w:rsidR="0023717B">
        <w:rPr>
          <w:iCs/>
        </w:rPr>
        <w:t xml:space="preserve"> The experiments done showed that </w:t>
      </w:r>
      <m:oMath>
        <m:r>
          <w:rPr>
            <w:rFonts w:ascii="Cambria Math" w:hAnsi="Cambria Math"/>
          </w:rPr>
          <m:t>ω</m:t>
        </m:r>
        <m:r>
          <w:rPr>
            <w:rFonts w:ascii="Cambria Math" w:hAnsi="Cambria Math"/>
          </w:rPr>
          <m:t>=0.</m:t>
        </m:r>
        <m:r>
          <w:rPr>
            <w:rFonts w:ascii="Cambria Math" w:hAnsi="Cambria Math"/>
          </w:rPr>
          <m:t>5</m:t>
        </m:r>
      </m:oMath>
      <w:r w:rsidR="0023717B">
        <w:rPr>
          <w:iCs/>
        </w:rPr>
        <w:t xml:space="preserve"> </w:t>
      </w:r>
      <w:r w:rsidR="00D53A04">
        <w:rPr>
          <w:iCs/>
        </w:rPr>
        <w:t xml:space="preserve">(retention probability of 50%) </w:t>
      </w:r>
      <w:r w:rsidR="0023717B">
        <w:rPr>
          <w:iCs/>
        </w:rPr>
        <w:t>was the best weight score and it outperformed the linear scaling method when used in this study.</w:t>
      </w:r>
    </w:p>
    <w:p w14:paraId="7EBD552D" w14:textId="3A82649A" w:rsidR="00A06172" w:rsidRDefault="00A06172" w:rsidP="00A06172">
      <w:pPr>
        <w:pStyle w:val="Heading4"/>
      </w:pPr>
      <w:r>
        <w:t>Stochasticity</w:t>
      </w:r>
    </w:p>
    <w:p w14:paraId="2B931077" w14:textId="3048F3EE" w:rsidR="00E1349F" w:rsidRDefault="0023717B" w:rsidP="00E1349F">
      <w:r w:rsidRPr="0023717B">
        <w:t>J. Kennedy &amp; Eberhart,</w:t>
      </w:r>
      <w:r>
        <w:t xml:space="preserve"> </w:t>
      </w:r>
      <w:r>
        <w:fldChar w:fldCharType="begin"/>
      </w:r>
      <w:r>
        <w:instrText xml:space="preserve"> ADDIN ZOTERO_ITEM CSL_CITATION {"citationID":"u91zFqRI","properties":{"formattedCitation":"(J. Kennedy &amp; Eberhart, 1995)","plainCitation":"(J. 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fldChar w:fldCharType="separate"/>
      </w:r>
      <w:r w:rsidRPr="0023717B">
        <w:t>(1995)</w:t>
      </w:r>
      <w:r>
        <w:fldChar w:fldCharType="end"/>
      </w:r>
      <w:r>
        <w:t xml:space="preserve"> noted, unfortunately, that using the simple rules where the particle simply followed his best direction with an aspect of inertia and skewed with ‘advice’ of the global best direction found, the flock quickly settled on a unanimous, unchanging direction. To solve this, they included a variable they named </w:t>
      </w:r>
      <w:r w:rsidR="00B273D2">
        <w:rPr>
          <w:i/>
          <w:iCs/>
        </w:rPr>
        <w:t>craziness</w:t>
      </w:r>
      <w:r w:rsidR="00B273D2">
        <w:t xml:space="preserve"> to randomly change the velocities, introducing variation into the system, </w:t>
      </w:r>
      <w:r w:rsidR="0037059E">
        <w:t xml:space="preserve">and </w:t>
      </w:r>
      <w:r w:rsidR="00B273D2">
        <w:t>giving it a “lifelike” appearance.</w:t>
      </w:r>
      <w:r w:rsidR="00E1349F">
        <w:t xml:space="preserve"> This then became the common PSO algorithm where, for each iteration, the velocity applied to move the ant an accumulation of:</w:t>
      </w:r>
    </w:p>
    <w:p w14:paraId="0D3089D2" w14:textId="0FA7635D" w:rsidR="001F4C3F" w:rsidRPr="00E1349F" w:rsidRDefault="00E1349F" w:rsidP="00E1349F">
      <w:pPr>
        <w:pStyle w:val="ListParagraph"/>
        <w:numPr>
          <w:ilvl w:val="0"/>
          <w:numId w:val="1"/>
        </w:numPr>
      </w:pPr>
      <w:r>
        <w:t xml:space="preserve">The current velocity with an inertia weight </w:t>
      </w:r>
      <m:oMath>
        <m:r>
          <w:rPr>
            <w:rFonts w:ascii="Cambria Math" w:hAnsi="Cambria Math"/>
          </w:rPr>
          <m:t>ω</m:t>
        </m:r>
      </m:oMath>
    </w:p>
    <w:p w14:paraId="4AABB75B" w14:textId="317EC783" w:rsidR="00E1349F" w:rsidRDefault="00E1349F" w:rsidP="00E1349F">
      <w:pPr>
        <w:pStyle w:val="ListParagraph"/>
        <w:numPr>
          <w:ilvl w:val="0"/>
          <w:numId w:val="1"/>
        </w:numPr>
      </w:pPr>
      <w:r>
        <w:t xml:space="preserve">The velocity towards our personal best position -&gt; </w:t>
      </w:r>
      <m:oMath>
        <m:r>
          <w:rPr>
            <w:rFonts w:ascii="Cambria Math" w:hAnsi="Cambria Math"/>
          </w:rPr>
          <m:t>pbest* α*random( )</m:t>
        </m:r>
      </m:oMath>
      <w:r>
        <w:t xml:space="preserve">; where </w:t>
      </w:r>
      <m:oMath>
        <m:r>
          <w:rPr>
            <w:rFonts w:ascii="Cambria Math" w:hAnsi="Cambria Math"/>
          </w:rPr>
          <m:t>α</m:t>
        </m:r>
      </m:oMath>
      <w:r>
        <w:t xml:space="preserve"> is the importance weight of this velocity and </w:t>
      </w:r>
      <m:oMath>
        <m:r>
          <w:rPr>
            <w:rFonts w:ascii="Cambria Math" w:hAnsi="Cambria Math"/>
          </w:rPr>
          <m:t>random(</m:t>
        </m:r>
        <m:r>
          <w:rPr>
            <w:rFonts w:ascii="Cambria Math" w:hAnsi="Cambria Math"/>
          </w:rPr>
          <m:t xml:space="preserve"> </m:t>
        </m:r>
        <m:r>
          <w:rPr>
            <w:rFonts w:ascii="Cambria Math" w:hAnsi="Cambria Math"/>
          </w:rPr>
          <m:t>)</m:t>
        </m:r>
      </m:oMath>
      <w:r>
        <w:t xml:space="preserve"> is the </w:t>
      </w:r>
      <w:r>
        <w:rPr>
          <w:i/>
          <w:iCs/>
        </w:rPr>
        <w:t xml:space="preserve">craziness </w:t>
      </w:r>
      <w:r w:rsidRPr="00E1349F">
        <w:t>function</w:t>
      </w:r>
      <w:r>
        <w:t xml:space="preserve"> returning a random number for this iteration.</w:t>
      </w:r>
    </w:p>
    <w:p w14:paraId="6B91292A" w14:textId="46C9ED9E" w:rsidR="00E1349F" w:rsidRDefault="00E1349F" w:rsidP="001A1BF0">
      <w:pPr>
        <w:pStyle w:val="ListParagraph"/>
        <w:numPr>
          <w:ilvl w:val="0"/>
          <w:numId w:val="1"/>
        </w:numPr>
      </w:pPr>
      <w:r>
        <w:t xml:space="preserve"> </w:t>
      </w:r>
      <w:r>
        <w:t xml:space="preserve">The velocity towards </w:t>
      </w:r>
      <w:r>
        <w:t xml:space="preserve">the </w:t>
      </w:r>
      <w:r w:rsidR="00C71F2F">
        <w:t>global</w:t>
      </w:r>
      <w:r>
        <w:t xml:space="preserve"> best</w:t>
      </w:r>
      <w:r w:rsidR="00C71F2F">
        <w:t xml:space="preserve"> position found</w:t>
      </w:r>
      <w:r>
        <w:t xml:space="preserve"> -&gt;</w:t>
      </w:r>
      <w:r>
        <w:t xml:space="preserve"> </w:t>
      </w:r>
      <m:oMath>
        <m:r>
          <w:rPr>
            <w:rFonts w:ascii="Cambria Math" w:hAnsi="Cambria Math"/>
          </w:rPr>
          <m:t>g</m:t>
        </m:r>
        <m:r>
          <w:rPr>
            <w:rFonts w:ascii="Cambria Math" w:hAnsi="Cambria Math"/>
          </w:rPr>
          <m:t xml:space="preserve">best* </m:t>
        </m:r>
        <m:r>
          <w:rPr>
            <w:rFonts w:ascii="Cambria Math" w:hAnsi="Cambria Math"/>
          </w:rPr>
          <m:t>β</m:t>
        </m:r>
        <m:r>
          <w:rPr>
            <w:rFonts w:ascii="Cambria Math" w:hAnsi="Cambria Math"/>
          </w:rPr>
          <m:t>*random( )</m:t>
        </m:r>
      </m:oMath>
      <w:r>
        <w:t xml:space="preserve">; where </w:t>
      </w:r>
      <m:oMath>
        <m:r>
          <w:rPr>
            <w:rFonts w:ascii="Cambria Math" w:hAnsi="Cambria Math"/>
          </w:rPr>
          <m:t>β</m:t>
        </m:r>
      </m:oMath>
      <w:r>
        <w:t xml:space="preserve"> is the importance weight of this velocity and </w:t>
      </w:r>
      <m:oMath>
        <m:r>
          <w:rPr>
            <w:rFonts w:ascii="Cambria Math" w:hAnsi="Cambria Math"/>
          </w:rPr>
          <m:t>random( )</m:t>
        </m:r>
      </m:oMath>
      <w:r>
        <w:t xml:space="preserve"> is the </w:t>
      </w:r>
      <w:r w:rsidRPr="00E1349F">
        <w:rPr>
          <w:i/>
          <w:iCs/>
        </w:rPr>
        <w:t xml:space="preserve">craziness </w:t>
      </w:r>
      <w:r w:rsidRPr="00E1349F">
        <w:t>function</w:t>
      </w:r>
      <w:r>
        <w:t xml:space="preserve"> returning a random number for this iteration.</w:t>
      </w:r>
    </w:p>
    <w:p w14:paraId="4BF93620" w14:textId="79C2B618" w:rsidR="00D53A04" w:rsidRDefault="00E84D2A" w:rsidP="00D53A04">
      <w:r>
        <w:t xml:space="preserve">For the adaptation used in this study, </w:t>
      </w:r>
      <w:r w:rsidR="007A0009">
        <w:t xml:space="preserve">because the weights attached to a velocity only represent </w:t>
      </w:r>
      <w:r w:rsidR="0037059E">
        <w:t xml:space="preserve">the </w:t>
      </w:r>
      <w:r w:rsidR="007A0009">
        <w:t xml:space="preserve">retention of operators within that velocity, both the </w:t>
      </w:r>
      <m:oMath>
        <m:r>
          <w:rPr>
            <w:rFonts w:ascii="Cambria Math" w:hAnsi="Cambria Math"/>
          </w:rPr>
          <m:t>α</m:t>
        </m:r>
      </m:oMath>
      <w:r w:rsidR="007A0009">
        <w:t xml:space="preserve"> and </w:t>
      </w:r>
      <m:oMath>
        <m:r>
          <w:rPr>
            <w:rFonts w:ascii="Cambria Math" w:hAnsi="Cambria Math"/>
          </w:rPr>
          <m:t>β</m:t>
        </m:r>
      </m:oMath>
      <w:r w:rsidR="007A0009">
        <w:t xml:space="preserve"> </w:t>
      </w:r>
      <w:r w:rsidR="00C71F2F">
        <w:t xml:space="preserve">can be merged with their </w:t>
      </w:r>
      <m:oMath>
        <m:r>
          <w:rPr>
            <w:rFonts w:ascii="Cambria Math" w:hAnsi="Cambria Math"/>
          </w:rPr>
          <m:t>random( )</m:t>
        </m:r>
      </m:oMath>
      <w:r w:rsidR="00C71F2F">
        <w:t xml:space="preserve"> counterparts</w:t>
      </w:r>
      <w:r w:rsidR="00C71F2F">
        <w:t xml:space="preserve"> </w:t>
      </w:r>
      <w:r w:rsidR="00C71F2F">
        <w:fldChar w:fldCharType="begin"/>
      </w:r>
      <w:r w:rsidR="00C71F2F">
        <w:instrText xml:space="preserve"> ADDIN ZOTERO_ITEM CSL_CITATION {"citationID":"DtNJ4H8J","properties":{"formattedCitation":"(Wang et al., 2003)","plainCitation":"(Wang et al., 2003)","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rsidR="00C71F2F">
        <w:fldChar w:fldCharType="separate"/>
      </w:r>
      <w:r w:rsidR="00C71F2F" w:rsidRPr="00C71F2F">
        <w:t>(Wang et al., 2003)</w:t>
      </w:r>
      <w:r w:rsidR="00C71F2F">
        <w:fldChar w:fldCharType="end"/>
      </w:r>
      <w:r w:rsidR="007A0009">
        <w:t>.</w:t>
      </w:r>
      <w:r w:rsidR="00C71F2F">
        <w:t xml:space="preserve"> This means the final decision-making algorithm to calculate the velocity of a given particle for each iteration is:</w:t>
      </w:r>
    </w:p>
    <w:p w14:paraId="085B3A43" w14:textId="56D6962A" w:rsidR="00C71F2F" w:rsidRPr="008963EA" w:rsidRDefault="00C71F2F" w:rsidP="00D53A04">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 xml:space="preserve">= </m:t>
          </m:r>
          <m:r>
            <w:rPr>
              <w:rFonts w:ascii="Cambria Math" w:hAnsi="Cambria Math"/>
            </w:rPr>
            <m:t>ω</m:t>
          </m:r>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 xml:space="preserve"> + </m:t>
          </m:r>
          <m:r>
            <w:rPr>
              <w:rFonts w:ascii="Cambria Math" w:hAnsi="Cambria Math"/>
            </w:rPr>
            <m:t>α</m:t>
          </m:r>
          <m:r>
            <w:rPr>
              <w:rFonts w:ascii="Cambria Math" w:hAnsi="Cambria Math"/>
            </w:rPr>
            <m:t>*</m:t>
          </m:r>
          <m:d>
            <m:dPr>
              <m:ctrlPr>
                <w:rPr>
                  <w:rFonts w:ascii="Cambria Math" w:hAnsi="Cambria Math"/>
                  <w:i/>
                </w:rPr>
              </m:ctrlPr>
            </m:dPr>
            <m:e>
              <m:r>
                <w:rPr>
                  <w:rFonts w:ascii="Cambria Math" w:hAnsi="Cambria Math"/>
                </w:rPr>
                <m:t xml:space="preserve">p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e>
          </m:d>
          <m:r>
            <w:rPr>
              <w:rFonts w:ascii="Cambria Math" w:hAnsi="Cambria Math"/>
            </w:rPr>
            <m:t xml:space="preserve"> + </m:t>
          </m:r>
          <m:r>
            <w:rPr>
              <w:rFonts w:ascii="Cambria Math" w:hAnsi="Cambria Math"/>
            </w:rPr>
            <m:t>β</m:t>
          </m:r>
          <m:r>
            <w:rPr>
              <w:rFonts w:ascii="Cambria Math" w:hAnsi="Cambria Math"/>
            </w:rPr>
            <m:t>*</m:t>
          </m:r>
          <m:r>
            <w:rPr>
              <w:rFonts w:ascii="Cambria Math" w:hAnsi="Cambria Math"/>
            </w:rPr>
            <m:t>(</m:t>
          </m:r>
          <m:r>
            <w:rPr>
              <w:rFonts w:ascii="Cambria Math" w:hAnsi="Cambria Math"/>
            </w:rPr>
            <m:t>g</m:t>
          </m:r>
          <m:r>
            <w:rPr>
              <w:rFonts w:ascii="Cambria Math" w:hAnsi="Cambria Math"/>
            </w:rPr>
            <m:t xml:space="preserve">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m:oMathPara>
    </w:p>
    <w:p w14:paraId="014BA859" w14:textId="17045700" w:rsidR="008963EA" w:rsidRDefault="008963EA" w:rsidP="00D53A04">
      <w:r>
        <w:t xml:space="preserve">Where </w:t>
      </w:r>
      <m:oMath>
        <m:r>
          <w:rPr>
            <w:rFonts w:ascii="Cambria Math" w:hAnsi="Cambria Math"/>
          </w:rPr>
          <m:t>α</m:t>
        </m:r>
      </m:oMath>
      <w:r>
        <w:t xml:space="preserve"> and </w:t>
      </w:r>
      <m:oMath>
        <m:r>
          <w:rPr>
            <w:rFonts w:ascii="Cambria Math" w:hAnsi="Cambria Math"/>
          </w:rPr>
          <m:t>β</m:t>
        </m:r>
      </m:oMath>
      <w:r>
        <w:t xml:space="preserve"> </w:t>
      </w:r>
      <w:r>
        <w:t xml:space="preserve">are random weights between 0-1 generated each iteration, </w:t>
      </w:r>
      <m:oMath>
        <m:d>
          <m:dPr>
            <m:ctrlPr>
              <w:rPr>
                <w:rFonts w:ascii="Cambria Math" w:hAnsi="Cambria Math"/>
                <w:i/>
              </w:rPr>
            </m:ctrlPr>
          </m:dPr>
          <m:e>
            <m:r>
              <w:rPr>
                <w:rFonts w:ascii="Cambria Math" w:hAnsi="Cambria Math"/>
              </w:rPr>
              <m:t xml:space="preserve">p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e>
        </m:d>
      </m:oMath>
      <w:r>
        <w:t xml:space="preserve"> velocity towards the personal best position, and </w:t>
      </w:r>
      <m:oMath>
        <m:r>
          <w:rPr>
            <w:rFonts w:ascii="Cambria Math" w:hAnsi="Cambria Math"/>
          </w:rPr>
          <m:t xml:space="preserve">(g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w:r>
        <w:t xml:space="preserve"> is the velocity towards the global best position.</w:t>
      </w:r>
    </w:p>
    <w:p w14:paraId="441ED385" w14:textId="77777777" w:rsidR="00E84D2A" w:rsidRDefault="00E84D2A" w:rsidP="00D53A04"/>
    <w:p w14:paraId="47604DD8" w14:textId="2B247CD0" w:rsidR="00E84D2A" w:rsidRPr="00E1349F" w:rsidRDefault="00E84D2A" w:rsidP="00E84D2A">
      <w:pPr>
        <w:pStyle w:val="Heading4"/>
      </w:pPr>
      <w:r>
        <w:t>MMPSO</w:t>
      </w:r>
    </w:p>
    <w:p w14:paraId="1648109C" w14:textId="5995110B" w:rsidR="001F4C3F" w:rsidRDefault="00F70BEE" w:rsidP="001F4C3F">
      <w:proofErr w:type="spellStart"/>
      <w:r w:rsidRPr="00F70BEE">
        <w:t>Yousefikhoshbakht</w:t>
      </w:r>
      <w:proofErr w:type="spellEnd"/>
      <w:r w:rsidRPr="00F70BEE">
        <w:t>,</w:t>
      </w:r>
      <w:r>
        <w:t xml:space="preserve"> </w:t>
      </w:r>
      <w:r>
        <w:fldChar w:fldCharType="begin"/>
      </w:r>
      <w:r>
        <w:instrText xml:space="preserve"> ADDIN ZOTERO_ITEM CSL_CITATION {"citationID":"zV9mGUFd","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70BEE">
        <w:t>(2021)</w:t>
      </w:r>
      <w:r>
        <w:fldChar w:fldCharType="end"/>
      </w:r>
      <w:r>
        <w:t xml:space="preserve"> </w:t>
      </w:r>
      <w:r w:rsidR="00236F0C">
        <w:t xml:space="preserve">found optimization problems with </w:t>
      </w:r>
      <w:r w:rsidR="0037059E">
        <w:t xml:space="preserve">the </w:t>
      </w:r>
      <w:r w:rsidR="00236F0C">
        <w:t xml:space="preserve">application of this algorithm to industry services, one of the weaknesses highlighted being premature convergence on local optimums. </w:t>
      </w:r>
      <w:r w:rsidR="003A6BD5">
        <w:t xml:space="preserve">Some of the application challenges highlighted </w:t>
      </w:r>
      <w:r w:rsidR="00EA2209">
        <w:t xml:space="preserve">in that domain </w:t>
      </w:r>
      <w:r w:rsidR="003A6BD5">
        <w:t>were</w:t>
      </w:r>
      <w:r w:rsidR="0037059E">
        <w:t>:</w:t>
      </w:r>
      <w:r w:rsidR="003A6BD5">
        <w:t xml:space="preserve"> </w:t>
      </w:r>
      <w:r w:rsidR="00EA2209">
        <w:t xml:space="preserve">the large size of problems that managers face daily, the importance rankings of the different problems based on user/customer attention, and the consistency in answers returned from </w:t>
      </w:r>
      <w:r w:rsidR="0037059E">
        <w:t xml:space="preserve">the </w:t>
      </w:r>
      <w:r w:rsidR="00EA2209">
        <w:t xml:space="preserve">various manager and customer problems. </w:t>
      </w:r>
      <w:r w:rsidR="00236F0C">
        <w:t xml:space="preserve">A balance needed to be found between local searches </w:t>
      </w:r>
      <w:r w:rsidR="003A6BD5">
        <w:t>for susceptible areas and global best searches</w:t>
      </w:r>
      <w:r w:rsidR="00EA2209">
        <w:t xml:space="preserve">, which they tackled through their proposed PSO variant named the MPSO. There introduced another important variable called </w:t>
      </w:r>
      <w:r w:rsidR="00EA2209" w:rsidRPr="00EA2209">
        <w:rPr>
          <w:i/>
          <w:iCs/>
        </w:rPr>
        <w:t>gcbest</w:t>
      </w:r>
      <w:r w:rsidR="00EA2209">
        <w:t xml:space="preserve"> tracking the global best location found </w:t>
      </w:r>
      <w:r w:rsidR="00EA2209">
        <w:rPr>
          <w:i/>
          <w:iCs/>
        </w:rPr>
        <w:t>for that iteration only</w:t>
      </w:r>
      <w:r w:rsidR="00EA2209">
        <w:t xml:space="preserve">. To track the use of </w:t>
      </w:r>
      <w:r w:rsidR="00EA2209" w:rsidRPr="00EA2209">
        <w:rPr>
          <w:i/>
          <w:iCs/>
        </w:rPr>
        <w:t>gcbest</w:t>
      </w:r>
      <w:r w:rsidR="00EA2209">
        <w:rPr>
          <w:i/>
          <w:iCs/>
        </w:rPr>
        <w:t>,</w:t>
      </w:r>
      <w:r w:rsidR="00EA2209">
        <w:t xml:space="preserve"> variabl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EA2209">
        <w:t xml:space="preserve"> bound between a min (</w:t>
      </w:r>
      <m:oMath>
        <m:r>
          <w:rPr>
            <w:rFonts w:ascii="Cambria Math" w:hAnsi="Cambria Math"/>
          </w:rPr>
          <m:t>%alpha</m:t>
        </m:r>
      </m:oMath>
      <w:r w:rsidR="00EA2209">
        <w:t>) and max (</w:t>
      </w:r>
      <m:oMath>
        <m:r>
          <w:rPr>
            <w:rFonts w:ascii="Cambria Math" w:hAnsi="Cambria Math"/>
          </w:rPr>
          <m:t>%</m:t>
        </m:r>
        <m:r>
          <w:rPr>
            <w:rFonts w:ascii="Cambria Math" w:hAnsi="Cambria Math"/>
          </w:rPr>
          <m:t>beta</m:t>
        </m:r>
      </m:oMath>
      <w:r w:rsidR="00EA2209">
        <w:t xml:space="preserve">) was used along with an accompanying invers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oMath>
      <w:r w:rsidR="00EA2209">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EA2209">
        <w:t xml:space="preserve"> is the probability that </w:t>
      </w:r>
      <w:r w:rsidR="00EA2209" w:rsidRPr="00EA2209">
        <w:rPr>
          <w:i/>
          <w:iCs/>
        </w:rPr>
        <w:t>gbest</w:t>
      </w:r>
      <w:r w:rsidR="00EA2209">
        <w:t xml:space="preserve"> will be used for this iteration’s vector calculation step, while its invers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00EA2209">
        <w:t xml:space="preserve"> is the probability of using </w:t>
      </w:r>
      <w:r w:rsidR="00EA2209" w:rsidRPr="00EA2209">
        <w:rPr>
          <w:i/>
          <w:iCs/>
        </w:rPr>
        <w:t>gcbest</w:t>
      </w:r>
      <w:r w:rsidR="00EA2209">
        <w:t xml:space="preserve"> instead.</w:t>
      </w:r>
    </w:p>
    <w:p w14:paraId="582288EA" w14:textId="2B08AC3C" w:rsidR="00EA2209" w:rsidRPr="00EA2209" w:rsidRDefault="00EA2209" w:rsidP="001F4C3F">
      <w:r>
        <w:t xml:space="preserve">At the start of the algorithm,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lpha</m:t>
        </m:r>
      </m:oMath>
      <w:r>
        <w:t xml:space="preserve">, representing a probability of </w:t>
      </w:r>
      <m:oMath>
        <m:r>
          <w:rPr>
            <w:rFonts w:ascii="Cambria Math" w:hAnsi="Cambria Math"/>
          </w:rPr>
          <m:t>%alpha</m:t>
        </m:r>
      </m:oMath>
      <w:r>
        <w:t xml:space="preserve"> for using gbest this iteration, and as the iterations increas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linearly progresses towards </w:t>
      </w:r>
      <m:oMath>
        <m:r>
          <w:rPr>
            <w:rFonts w:ascii="Cambria Math" w:hAnsi="Cambria Math"/>
          </w:rPr>
          <m:t>%</m:t>
        </m:r>
        <m:r>
          <w:rPr>
            <w:rFonts w:ascii="Cambria Math" w:hAnsi="Cambria Math"/>
          </w:rPr>
          <m:t>beta</m:t>
        </m:r>
      </m:oMath>
      <w:r>
        <w:t>.</w:t>
      </w:r>
      <w:r w:rsidR="001F4FFE">
        <w:t xml:space="preserve"> The method is quite simple, and the experiments </w:t>
      </w:r>
      <w:r w:rsidR="0037059E">
        <w:t>detailed in chapter 4</w:t>
      </w:r>
      <w:r w:rsidR="001F4FFE">
        <w:t xml:space="preserve"> </w:t>
      </w:r>
      <w:r w:rsidR="0037059E">
        <w:t>reveal</w:t>
      </w:r>
      <w:r w:rsidR="001F4FFE">
        <w:t xml:space="preserve"> success with using this methodology when compared to the classic PSO. No adaptation needed to be done to this model when implementing it in the study.</w:t>
      </w:r>
    </w:p>
    <w:p w14:paraId="58AD5DC3" w14:textId="77777777" w:rsidR="00F70BEE" w:rsidRDefault="00F70BEE" w:rsidP="001F4C3F"/>
    <w:p w14:paraId="65B1DD41" w14:textId="77777777" w:rsidR="001F4C3F" w:rsidRDefault="001F4C3F" w:rsidP="001F4C3F">
      <w:pPr>
        <w:pStyle w:val="Heading2"/>
      </w:pPr>
      <w:r>
        <w:t>Bibliography</w:t>
      </w:r>
    </w:p>
    <w:p w14:paraId="1F6B61F2" w14:textId="77777777" w:rsidR="00F70BEE" w:rsidRPr="00F70BEE" w:rsidRDefault="000E6657" w:rsidP="00F70BEE">
      <w:pPr>
        <w:pStyle w:val="Bibliography"/>
      </w:pPr>
      <w:r>
        <w:fldChar w:fldCharType="begin"/>
      </w:r>
      <w:r w:rsidR="003812CF">
        <w:instrText xml:space="preserve"> ADDIN ZOTERO_BIBL {"uncited":[],"omitted":[],"custom":[]} CSL_BIBLIOGRAPHY </w:instrText>
      </w:r>
      <w:r>
        <w:fldChar w:fldCharType="separate"/>
      </w:r>
      <w:proofErr w:type="spellStart"/>
      <w:r w:rsidR="00F70BEE" w:rsidRPr="00F70BEE">
        <w:t>Ahmadyfard</w:t>
      </w:r>
      <w:proofErr w:type="spellEnd"/>
      <w:r w:rsidR="00F70BEE" w:rsidRPr="00F70BEE">
        <w:t xml:space="preserve">, A., &amp; </w:t>
      </w:r>
      <w:proofErr w:type="spellStart"/>
      <w:r w:rsidR="00F70BEE" w:rsidRPr="00F70BEE">
        <w:t>Modares</w:t>
      </w:r>
      <w:proofErr w:type="spellEnd"/>
      <w:r w:rsidR="00F70BEE" w:rsidRPr="00F70BEE">
        <w:t xml:space="preserve">, H. (2008). Combining PSO and k-means to enhance data clustering. </w:t>
      </w:r>
      <w:r w:rsidR="00F70BEE" w:rsidRPr="00F70BEE">
        <w:rPr>
          <w:i/>
          <w:iCs/>
        </w:rPr>
        <w:t>2008 International Symposium on Telecommunications</w:t>
      </w:r>
      <w:r w:rsidR="00F70BEE" w:rsidRPr="00F70BEE">
        <w:t>, 688–691. https://doi.org/10.1109/IS</w:t>
      </w:r>
      <w:r w:rsidR="00F70BEE" w:rsidRPr="00F70BEE">
        <w:rPr>
          <w:rFonts w:ascii="Cambria Math" w:hAnsi="Cambria Math" w:cs="Cambria Math"/>
        </w:rPr>
        <w:t>℡</w:t>
      </w:r>
      <w:r w:rsidR="00F70BEE" w:rsidRPr="00F70BEE">
        <w:t>.2008.4651388</w:t>
      </w:r>
    </w:p>
    <w:p w14:paraId="75995355" w14:textId="77777777" w:rsidR="00F70BEE" w:rsidRPr="00F70BEE" w:rsidRDefault="00F70BEE" w:rsidP="00F70BEE">
      <w:pPr>
        <w:pStyle w:val="Bibliography"/>
      </w:pPr>
      <w:r w:rsidRPr="00F70BEE">
        <w:t xml:space="preserve">Back, T., Hammel, U., &amp; </w:t>
      </w:r>
      <w:proofErr w:type="spellStart"/>
      <w:r w:rsidRPr="00F70BEE">
        <w:t>Schwefel</w:t>
      </w:r>
      <w:proofErr w:type="spellEnd"/>
      <w:r w:rsidRPr="00F70BEE">
        <w:t xml:space="preserve">, H.-P. (1997). Evolutionary computation: Comments on the history and current state. </w:t>
      </w:r>
      <w:r w:rsidRPr="00F70BEE">
        <w:rPr>
          <w:i/>
          <w:iCs/>
        </w:rPr>
        <w:t>IEEE Transactions on Evolutionary Computation</w:t>
      </w:r>
      <w:r w:rsidRPr="00F70BEE">
        <w:t xml:space="preserve">, </w:t>
      </w:r>
      <w:r w:rsidRPr="00F70BEE">
        <w:rPr>
          <w:i/>
          <w:iCs/>
        </w:rPr>
        <w:t>1</w:t>
      </w:r>
      <w:r w:rsidRPr="00F70BEE">
        <w:t>(1), 3–17. https://doi.org/10.1109/4235.585888</w:t>
      </w:r>
    </w:p>
    <w:p w14:paraId="161EDC97" w14:textId="77777777" w:rsidR="00F70BEE" w:rsidRPr="00F70BEE" w:rsidRDefault="00F70BEE" w:rsidP="00F70BEE">
      <w:pPr>
        <w:pStyle w:val="Bibliography"/>
      </w:pPr>
      <w:r w:rsidRPr="00F70BEE">
        <w:t xml:space="preserve">Blum, C., &amp; Li, X. (2008). Swarm Intelligence in Optimization. In C. Blum &amp; D. Merkle (Eds.), </w:t>
      </w:r>
      <w:r w:rsidRPr="00F70BEE">
        <w:rPr>
          <w:i/>
          <w:iCs/>
        </w:rPr>
        <w:t>Swarm Intelligence: Introduction and Applications</w:t>
      </w:r>
      <w:r w:rsidRPr="00F70BEE">
        <w:t xml:space="preserve"> (pp. 43–85). Springer. https://doi.org/10.1007/978-3-540-74089-6_2</w:t>
      </w:r>
    </w:p>
    <w:p w14:paraId="3901584F" w14:textId="77777777" w:rsidR="00F70BEE" w:rsidRPr="00F70BEE" w:rsidRDefault="00F70BEE" w:rsidP="00F70BEE">
      <w:pPr>
        <w:pStyle w:val="Bibliography"/>
      </w:pPr>
      <w:r w:rsidRPr="00F70BEE">
        <w:lastRenderedPageBreak/>
        <w:t xml:space="preserve">Cheng, R., &amp; </w:t>
      </w:r>
      <w:proofErr w:type="spellStart"/>
      <w:r w:rsidRPr="00F70BEE">
        <w:t>Jin</w:t>
      </w:r>
      <w:proofErr w:type="spellEnd"/>
      <w:r w:rsidRPr="00F70BEE">
        <w:t xml:space="preserve">, Y. (2015). A social learning particle swarm optimization algorithm for scalable optimization. </w:t>
      </w:r>
      <w:r w:rsidRPr="00F70BEE">
        <w:rPr>
          <w:i/>
          <w:iCs/>
        </w:rPr>
        <w:t>Information Sciences</w:t>
      </w:r>
      <w:r w:rsidRPr="00F70BEE">
        <w:t xml:space="preserve">, </w:t>
      </w:r>
      <w:r w:rsidRPr="00F70BEE">
        <w:rPr>
          <w:i/>
          <w:iCs/>
        </w:rPr>
        <w:t>291</w:t>
      </w:r>
      <w:r w:rsidRPr="00F70BEE">
        <w:t>, 43–60. https://doi.org/10.1016/j.ins.2014.08.039</w:t>
      </w:r>
    </w:p>
    <w:p w14:paraId="03A5A52C" w14:textId="77777777" w:rsidR="00F70BEE" w:rsidRPr="00F70BEE" w:rsidRDefault="00F70BEE" w:rsidP="00F70BEE">
      <w:pPr>
        <w:pStyle w:val="Bibliography"/>
      </w:pPr>
      <w:proofErr w:type="spellStart"/>
      <w:r w:rsidRPr="00F70BEE">
        <w:t>Delgarm</w:t>
      </w:r>
      <w:proofErr w:type="spellEnd"/>
      <w:r w:rsidRPr="00F70BEE">
        <w:t xml:space="preserve">, N., </w:t>
      </w:r>
      <w:proofErr w:type="spellStart"/>
      <w:r w:rsidRPr="00F70BEE">
        <w:t>Sajadi</w:t>
      </w:r>
      <w:proofErr w:type="spellEnd"/>
      <w:r w:rsidRPr="00F70BEE">
        <w:t xml:space="preserve">, B., </w:t>
      </w:r>
      <w:proofErr w:type="spellStart"/>
      <w:r w:rsidRPr="00F70BEE">
        <w:t>Kowsary</w:t>
      </w:r>
      <w:proofErr w:type="spellEnd"/>
      <w:r w:rsidRPr="00F70BEE">
        <w:t xml:space="preserve">, F., &amp; </w:t>
      </w:r>
      <w:proofErr w:type="spellStart"/>
      <w:r w:rsidRPr="00F70BEE">
        <w:t>Delgarm</w:t>
      </w:r>
      <w:proofErr w:type="spellEnd"/>
      <w:r w:rsidRPr="00F70BEE">
        <w:t xml:space="preserve">, S. (2016). Multi-objective optimization of the building energy performance: A simulation-based approach by means of particle swarm optimization (PSO). </w:t>
      </w:r>
      <w:r w:rsidRPr="00F70BEE">
        <w:rPr>
          <w:i/>
          <w:iCs/>
        </w:rPr>
        <w:t>Applied Energy</w:t>
      </w:r>
      <w:r w:rsidRPr="00F70BEE">
        <w:t xml:space="preserve">, </w:t>
      </w:r>
      <w:r w:rsidRPr="00F70BEE">
        <w:rPr>
          <w:i/>
          <w:iCs/>
        </w:rPr>
        <w:t>170</w:t>
      </w:r>
      <w:r w:rsidRPr="00F70BEE">
        <w:t>, 293–303. https://doi.org/10.1016/j.apenergy.2016.02.141</w:t>
      </w:r>
    </w:p>
    <w:p w14:paraId="04BE2DA1" w14:textId="77777777" w:rsidR="00F70BEE" w:rsidRPr="00F70BEE" w:rsidRDefault="00F70BEE" w:rsidP="00F70BEE">
      <w:pPr>
        <w:pStyle w:val="Bibliography"/>
      </w:pPr>
      <w:r w:rsidRPr="00F70BEE">
        <w:t xml:space="preserve">Eberhart, &amp; Shi, Y. (2001). Particle swarm optimization: Developments, </w:t>
      </w:r>
      <w:proofErr w:type="gramStart"/>
      <w:r w:rsidRPr="00F70BEE">
        <w:t>applications</w:t>
      </w:r>
      <w:proofErr w:type="gramEnd"/>
      <w:r w:rsidRPr="00F70BEE">
        <w:t xml:space="preserve"> and resources. </w:t>
      </w:r>
      <w:r w:rsidRPr="00F70BEE">
        <w:rPr>
          <w:i/>
          <w:iCs/>
        </w:rPr>
        <w:t>Proceedings of the 2001 Congress on Evolutionary Computation (IEEE Cat. No.01TH8546)</w:t>
      </w:r>
      <w:r w:rsidRPr="00F70BEE">
        <w:t xml:space="preserve">, </w:t>
      </w:r>
      <w:r w:rsidRPr="00F70BEE">
        <w:rPr>
          <w:i/>
          <w:iCs/>
        </w:rPr>
        <w:t>1</w:t>
      </w:r>
      <w:r w:rsidRPr="00F70BEE">
        <w:t>, 81–86 vol. 1. https://doi.org/10.1109/CEC.2001.934374</w:t>
      </w:r>
    </w:p>
    <w:p w14:paraId="0EE92626" w14:textId="77777777" w:rsidR="00F70BEE" w:rsidRPr="00F70BEE" w:rsidRDefault="00F70BEE" w:rsidP="00F70BEE">
      <w:pPr>
        <w:pStyle w:val="Bibliography"/>
      </w:pPr>
      <w:proofErr w:type="spellStart"/>
      <w:r w:rsidRPr="00F70BEE">
        <w:t>Esmin</w:t>
      </w:r>
      <w:proofErr w:type="spellEnd"/>
      <w:r w:rsidRPr="00F70BEE">
        <w:t xml:space="preserve">, A. A. A., Coelho, R. A., &amp; </w:t>
      </w:r>
      <w:proofErr w:type="spellStart"/>
      <w:r w:rsidRPr="00F70BEE">
        <w:t>Matwin</w:t>
      </w:r>
      <w:proofErr w:type="spellEnd"/>
      <w:r w:rsidRPr="00F70BEE">
        <w:t xml:space="preserve">, S. (2015). A review on particle swarm optimization algorithm and its variants to clustering high-dimensional data. </w:t>
      </w:r>
      <w:r w:rsidRPr="00F70BEE">
        <w:rPr>
          <w:i/>
          <w:iCs/>
        </w:rPr>
        <w:t>Artificial Intelligence Review</w:t>
      </w:r>
      <w:r w:rsidRPr="00F70BEE">
        <w:t xml:space="preserve">, </w:t>
      </w:r>
      <w:r w:rsidRPr="00F70BEE">
        <w:rPr>
          <w:i/>
          <w:iCs/>
        </w:rPr>
        <w:t>44</w:t>
      </w:r>
      <w:r w:rsidRPr="00F70BEE">
        <w:t>(1), 23–45. https://doi.org/10.1007/s10462-013-9400-4</w:t>
      </w:r>
    </w:p>
    <w:p w14:paraId="21693D2C" w14:textId="77777777" w:rsidR="00F70BEE" w:rsidRPr="00F70BEE" w:rsidRDefault="00F70BEE" w:rsidP="00F70BEE">
      <w:pPr>
        <w:pStyle w:val="Bibliography"/>
      </w:pPr>
      <w:r w:rsidRPr="00F70BEE">
        <w:t xml:space="preserve">Holland, J. H. (1992). </w:t>
      </w:r>
      <w:r w:rsidRPr="00F70BEE">
        <w:rPr>
          <w:i/>
          <w:iCs/>
        </w:rPr>
        <w:t>Adaptation in Natural and Artificial Systems: An Introductory Analysis with Applications to Biology, Control and Artificial Intelligence</w:t>
      </w:r>
      <w:r w:rsidRPr="00F70BEE">
        <w:t>. MIT Press.</w:t>
      </w:r>
    </w:p>
    <w:p w14:paraId="5D5C91C1" w14:textId="77777777" w:rsidR="00F70BEE" w:rsidRPr="00F70BEE" w:rsidRDefault="00F70BEE" w:rsidP="00F70BEE">
      <w:pPr>
        <w:pStyle w:val="Bibliography"/>
      </w:pPr>
      <w:r w:rsidRPr="00F70BEE">
        <w:t xml:space="preserve">Jain, A. K., Mao, J., &amp; Mohiuddin, K. M. (1996). Artificial neural networks: A tutorial. </w:t>
      </w:r>
      <w:r w:rsidRPr="00F70BEE">
        <w:rPr>
          <w:i/>
          <w:iCs/>
        </w:rPr>
        <w:t>Computer</w:t>
      </w:r>
      <w:r w:rsidRPr="00F70BEE">
        <w:t xml:space="preserve">, </w:t>
      </w:r>
      <w:r w:rsidRPr="00F70BEE">
        <w:rPr>
          <w:i/>
          <w:iCs/>
        </w:rPr>
        <w:t>29</w:t>
      </w:r>
      <w:r w:rsidRPr="00F70BEE">
        <w:t>(3), 31–44. https://doi.org/10.1109/2.485891</w:t>
      </w:r>
    </w:p>
    <w:p w14:paraId="435091F9" w14:textId="77777777" w:rsidR="00F70BEE" w:rsidRPr="00F70BEE" w:rsidRDefault="00F70BEE" w:rsidP="00F70BEE">
      <w:pPr>
        <w:pStyle w:val="Bibliography"/>
      </w:pPr>
      <w:r w:rsidRPr="00F70BEE">
        <w:t xml:space="preserve">Kennedy, J., &amp; Eberhart, R. (1995). Particle swarm optimization. </w:t>
      </w:r>
      <w:r w:rsidRPr="00F70BEE">
        <w:rPr>
          <w:i/>
          <w:iCs/>
        </w:rPr>
        <w:t>Proceedings of ICNN’95 - International Conference on Neural Networks</w:t>
      </w:r>
      <w:r w:rsidRPr="00F70BEE">
        <w:t xml:space="preserve">, </w:t>
      </w:r>
      <w:r w:rsidRPr="00F70BEE">
        <w:rPr>
          <w:i/>
          <w:iCs/>
        </w:rPr>
        <w:t>4</w:t>
      </w:r>
      <w:r w:rsidRPr="00F70BEE">
        <w:t>, 1942–1948 vol.4. https://doi.org/10.1109/ICNN.1995.488968</w:t>
      </w:r>
    </w:p>
    <w:p w14:paraId="04FCD6C7" w14:textId="77777777" w:rsidR="00F70BEE" w:rsidRPr="00F70BEE" w:rsidRDefault="00F70BEE" w:rsidP="00F70BEE">
      <w:pPr>
        <w:pStyle w:val="Bibliography"/>
      </w:pPr>
      <w:r w:rsidRPr="00F70BEE">
        <w:t xml:space="preserve">Kennedy, J. F., Eberhart, R. C., &amp; Shi, Y. (2001). </w:t>
      </w:r>
      <w:r w:rsidRPr="00F70BEE">
        <w:rPr>
          <w:i/>
          <w:iCs/>
        </w:rPr>
        <w:t>Swarm intelligence</w:t>
      </w:r>
      <w:r w:rsidRPr="00F70BEE">
        <w:t>. Morgan Kaufmann Publishers.</w:t>
      </w:r>
    </w:p>
    <w:p w14:paraId="72C8312F" w14:textId="77777777" w:rsidR="00F70BEE" w:rsidRPr="00F70BEE" w:rsidRDefault="00F70BEE" w:rsidP="00F70BEE">
      <w:pPr>
        <w:pStyle w:val="Bibliography"/>
      </w:pPr>
      <w:r w:rsidRPr="00F70BEE">
        <w:lastRenderedPageBreak/>
        <w:t xml:space="preserve">Poli, R., Kennedy, J., &amp; Blackwell, T. (2007). Particle swarm optimization: An overview. </w:t>
      </w:r>
      <w:r w:rsidRPr="00F70BEE">
        <w:rPr>
          <w:i/>
          <w:iCs/>
        </w:rPr>
        <w:t>Swarm Intelligence</w:t>
      </w:r>
      <w:r w:rsidRPr="00F70BEE">
        <w:t xml:space="preserve">, </w:t>
      </w:r>
      <w:r w:rsidRPr="00F70BEE">
        <w:rPr>
          <w:i/>
          <w:iCs/>
        </w:rPr>
        <w:t>1</w:t>
      </w:r>
      <w:r w:rsidRPr="00F70BEE">
        <w:t>(1), 33–57. https://doi.org/10.1007/s11721-007-0002-0</w:t>
      </w:r>
    </w:p>
    <w:p w14:paraId="0513CE51" w14:textId="77777777" w:rsidR="00F70BEE" w:rsidRPr="00F70BEE" w:rsidRDefault="00F70BEE" w:rsidP="00F70BEE">
      <w:pPr>
        <w:pStyle w:val="Bibliography"/>
      </w:pPr>
      <w:r w:rsidRPr="00F70BEE">
        <w:t xml:space="preserve">Wang, K.-P., Huang, L., Zhou, C.-G., &amp; Pang, W. (2003). Particle swarm optimization for traveling salesman problem. </w:t>
      </w:r>
      <w:r w:rsidRPr="00F70BEE">
        <w:rPr>
          <w:i/>
          <w:iCs/>
        </w:rPr>
        <w:t>Proceedings of the 2003 International Conference on Machine Learning and Cybernetics (IEEE Cat. No.03EX693)</w:t>
      </w:r>
      <w:r w:rsidRPr="00F70BEE">
        <w:t xml:space="preserve">, </w:t>
      </w:r>
      <w:r w:rsidRPr="00F70BEE">
        <w:rPr>
          <w:i/>
          <w:iCs/>
        </w:rPr>
        <w:t>3</w:t>
      </w:r>
      <w:r w:rsidRPr="00F70BEE">
        <w:t>, 1583-1585 Vol.3. https://doi.org/10.1109/ICMLC.2003.1259748</w:t>
      </w:r>
    </w:p>
    <w:p w14:paraId="63DE9ED0" w14:textId="77777777" w:rsidR="00F70BEE" w:rsidRPr="00F70BEE" w:rsidRDefault="00F70BEE" w:rsidP="00F70BEE">
      <w:pPr>
        <w:pStyle w:val="Bibliography"/>
      </w:pPr>
      <w:proofErr w:type="spellStart"/>
      <w:r w:rsidRPr="00F70BEE">
        <w:t>Yousefikhoshbakht</w:t>
      </w:r>
      <w:proofErr w:type="spellEnd"/>
      <w:r w:rsidRPr="00F70BEE">
        <w:t xml:space="preserve">, M. (2021). Solving the Traveling Salesman Problem: A Modified Metaheuristic Algorithm. </w:t>
      </w:r>
      <w:r w:rsidRPr="00F70BEE">
        <w:rPr>
          <w:i/>
          <w:iCs/>
        </w:rPr>
        <w:t>Complexity</w:t>
      </w:r>
      <w:r w:rsidRPr="00F70BEE">
        <w:t xml:space="preserve">, </w:t>
      </w:r>
      <w:r w:rsidRPr="00F70BEE">
        <w:rPr>
          <w:i/>
          <w:iCs/>
        </w:rPr>
        <w:t>2021</w:t>
      </w:r>
      <w:r w:rsidRPr="00F70BEE">
        <w:t>, e6668345. https://doi.org/10.1155/2021/6668345</w:t>
      </w:r>
    </w:p>
    <w:p w14:paraId="6E7F83E7" w14:textId="77777777" w:rsidR="00F70BEE" w:rsidRPr="00F70BEE" w:rsidRDefault="00F70BEE" w:rsidP="00F70BEE">
      <w:pPr>
        <w:pStyle w:val="Bibliography"/>
      </w:pPr>
      <w:r w:rsidRPr="00F70BEE">
        <w:t xml:space="preserve">Zhong, W., Zhang, J., &amp; Chen, W. (2007). A novel discrete particle swarm optimization to solve traveling salesman problem. </w:t>
      </w:r>
      <w:r w:rsidRPr="00F70BEE">
        <w:rPr>
          <w:i/>
          <w:iCs/>
        </w:rPr>
        <w:t>2007 IEEE Congress on Evolutionary Computation</w:t>
      </w:r>
      <w:r w:rsidRPr="00F70BEE">
        <w:t>, 3283–3287. https://doi.org/10.1109/CEC.2007.4424894</w:t>
      </w:r>
    </w:p>
    <w:p w14:paraId="7A2E1E84" w14:textId="1AF51ECA" w:rsidR="009911F7" w:rsidRDefault="000E6657">
      <w:r>
        <w:fldChar w:fldCharType="end"/>
      </w:r>
    </w:p>
    <w:sectPr w:rsidR="009911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14460702 Elihu Essien-Thompson" w:date="2022-05-03T11:32:00Z" w:initials="CEET">
    <w:p w14:paraId="5F0AEAD2" w14:textId="77777777" w:rsidR="001A2597" w:rsidRDefault="001A2597" w:rsidP="00B279BD">
      <w:pPr>
        <w:pStyle w:val="CommentText"/>
      </w:pPr>
      <w:r>
        <w:rPr>
          <w:rStyle w:val="CommentReference"/>
        </w:rPr>
        <w:annotationRef/>
      </w:r>
      <w:r>
        <w:t>Reference the equation used in A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0AE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9156" w16cex:dateUtc="2022-05-03T1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0AEAD2" w16cid:durableId="261B91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FE748C"/>
    <w:multiLevelType w:val="hybridMultilevel"/>
    <w:tmpl w:val="BDFADB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80250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zsjQwsDCxNDE2MjdV0lEKTi0uzszPAykwrgUAYAsU0ywAAAA="/>
  </w:docVars>
  <w:rsids>
    <w:rsidRoot w:val="001F4C3F"/>
    <w:rsid w:val="00030A5A"/>
    <w:rsid w:val="00067774"/>
    <w:rsid w:val="000945E0"/>
    <w:rsid w:val="000A1881"/>
    <w:rsid w:val="000E6657"/>
    <w:rsid w:val="00130C4A"/>
    <w:rsid w:val="00143D60"/>
    <w:rsid w:val="001A2597"/>
    <w:rsid w:val="001E7511"/>
    <w:rsid w:val="001F4C3F"/>
    <w:rsid w:val="001F4FFE"/>
    <w:rsid w:val="002118E0"/>
    <w:rsid w:val="00230E97"/>
    <w:rsid w:val="00236F0C"/>
    <w:rsid w:val="0023717B"/>
    <w:rsid w:val="003573CA"/>
    <w:rsid w:val="0037059E"/>
    <w:rsid w:val="003812CF"/>
    <w:rsid w:val="003814F1"/>
    <w:rsid w:val="0039435F"/>
    <w:rsid w:val="003A6BD5"/>
    <w:rsid w:val="003D0B42"/>
    <w:rsid w:val="003E09B8"/>
    <w:rsid w:val="00404141"/>
    <w:rsid w:val="004208F0"/>
    <w:rsid w:val="0048358B"/>
    <w:rsid w:val="00487814"/>
    <w:rsid w:val="004D7F8B"/>
    <w:rsid w:val="0050304E"/>
    <w:rsid w:val="00547DEA"/>
    <w:rsid w:val="0057720D"/>
    <w:rsid w:val="005B38F3"/>
    <w:rsid w:val="00695892"/>
    <w:rsid w:val="006A7E72"/>
    <w:rsid w:val="006D7295"/>
    <w:rsid w:val="0077460C"/>
    <w:rsid w:val="007A0009"/>
    <w:rsid w:val="007C7E5F"/>
    <w:rsid w:val="00890612"/>
    <w:rsid w:val="008945D1"/>
    <w:rsid w:val="008963EA"/>
    <w:rsid w:val="009546DF"/>
    <w:rsid w:val="00974688"/>
    <w:rsid w:val="00A04FEF"/>
    <w:rsid w:val="00A06172"/>
    <w:rsid w:val="00AA2A91"/>
    <w:rsid w:val="00B21C15"/>
    <w:rsid w:val="00B273D2"/>
    <w:rsid w:val="00C12135"/>
    <w:rsid w:val="00C32FF2"/>
    <w:rsid w:val="00C57C65"/>
    <w:rsid w:val="00C71F2F"/>
    <w:rsid w:val="00C9218C"/>
    <w:rsid w:val="00C9590A"/>
    <w:rsid w:val="00C96EFA"/>
    <w:rsid w:val="00CA596D"/>
    <w:rsid w:val="00CE39AC"/>
    <w:rsid w:val="00CF40BF"/>
    <w:rsid w:val="00D002B9"/>
    <w:rsid w:val="00D078B9"/>
    <w:rsid w:val="00D53A04"/>
    <w:rsid w:val="00D5405B"/>
    <w:rsid w:val="00DA762C"/>
    <w:rsid w:val="00DE2A0F"/>
    <w:rsid w:val="00DF3EAE"/>
    <w:rsid w:val="00E1349F"/>
    <w:rsid w:val="00E84D2A"/>
    <w:rsid w:val="00EA2209"/>
    <w:rsid w:val="00F22C55"/>
    <w:rsid w:val="00F70BEE"/>
    <w:rsid w:val="00F71AD7"/>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E1A809"/>
  <w15:chartTrackingRefBased/>
  <w15:docId w15:val="{F64BFFF5-2595-4E9F-AF3F-5752F4056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C3F"/>
    <w:pPr>
      <w:spacing w:line="256" w:lineRule="auto"/>
    </w:pPr>
    <w:rPr>
      <w:rFonts w:ascii="Arial" w:hAnsi="Arial" w:cs="Arial"/>
      <w:sz w:val="24"/>
      <w:szCs w:val="24"/>
      <w:lang w:val="en-GB"/>
    </w:rPr>
  </w:style>
  <w:style w:type="paragraph" w:styleId="Heading2">
    <w:name w:val="heading 2"/>
    <w:basedOn w:val="Normal"/>
    <w:next w:val="Normal"/>
    <w:link w:val="Heading2Char"/>
    <w:uiPriority w:val="9"/>
    <w:unhideWhenUsed/>
    <w:qFormat/>
    <w:rsid w:val="001F4C3F"/>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1F4C3F"/>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A061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F4C3F"/>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1F4C3F"/>
    <w:rPr>
      <w:rFonts w:asciiTheme="majorHAnsi" w:eastAsiaTheme="majorEastAsia" w:hAnsiTheme="majorHAnsi" w:cstheme="majorBidi"/>
      <w:b/>
      <w:bCs/>
      <w:color w:val="1F3763" w:themeColor="accent1" w:themeShade="7F"/>
      <w:sz w:val="28"/>
      <w:szCs w:val="28"/>
      <w:lang w:val="en-GB"/>
    </w:rPr>
  </w:style>
  <w:style w:type="paragraph" w:styleId="Bibliography">
    <w:name w:val="Bibliography"/>
    <w:basedOn w:val="Normal"/>
    <w:next w:val="Normal"/>
    <w:uiPriority w:val="37"/>
    <w:unhideWhenUsed/>
    <w:rsid w:val="000E6657"/>
    <w:pPr>
      <w:spacing w:after="0" w:line="480" w:lineRule="auto"/>
      <w:ind w:left="720" w:hanging="720"/>
    </w:pPr>
  </w:style>
  <w:style w:type="character" w:styleId="PlaceholderText">
    <w:name w:val="Placeholder Text"/>
    <w:basedOn w:val="DefaultParagraphFont"/>
    <w:uiPriority w:val="99"/>
    <w:semiHidden/>
    <w:rsid w:val="00230E97"/>
    <w:rPr>
      <w:color w:val="808080"/>
    </w:rPr>
  </w:style>
  <w:style w:type="paragraph" w:styleId="Caption">
    <w:name w:val="caption"/>
    <w:basedOn w:val="Normal"/>
    <w:next w:val="Normal"/>
    <w:uiPriority w:val="35"/>
    <w:unhideWhenUsed/>
    <w:qFormat/>
    <w:rsid w:val="00DE2A0F"/>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746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460C"/>
    <w:rPr>
      <w:rFonts w:asciiTheme="majorHAnsi" w:eastAsiaTheme="majorEastAsia" w:hAnsiTheme="majorHAnsi" w:cstheme="majorBidi"/>
      <w:spacing w:val="-10"/>
      <w:kern w:val="28"/>
      <w:sz w:val="56"/>
      <w:szCs w:val="56"/>
      <w:lang w:val="en-GB"/>
    </w:rPr>
  </w:style>
  <w:style w:type="character" w:customStyle="1" w:styleId="Heading4Char">
    <w:name w:val="Heading 4 Char"/>
    <w:basedOn w:val="DefaultParagraphFont"/>
    <w:link w:val="Heading4"/>
    <w:uiPriority w:val="9"/>
    <w:rsid w:val="00A06172"/>
    <w:rPr>
      <w:rFonts w:asciiTheme="majorHAnsi" w:eastAsiaTheme="majorEastAsia" w:hAnsiTheme="majorHAnsi" w:cstheme="majorBidi"/>
      <w:i/>
      <w:iCs/>
      <w:color w:val="2F5496" w:themeColor="accent1" w:themeShade="BF"/>
      <w:sz w:val="24"/>
      <w:szCs w:val="24"/>
      <w:lang w:val="en-GB"/>
    </w:rPr>
  </w:style>
  <w:style w:type="paragraph" w:styleId="ListParagraph">
    <w:name w:val="List Paragraph"/>
    <w:basedOn w:val="Normal"/>
    <w:uiPriority w:val="34"/>
    <w:qFormat/>
    <w:rsid w:val="00E1349F"/>
    <w:pPr>
      <w:ind w:left="720"/>
      <w:contextualSpacing/>
    </w:pPr>
  </w:style>
  <w:style w:type="character" w:styleId="CommentReference">
    <w:name w:val="annotation reference"/>
    <w:basedOn w:val="DefaultParagraphFont"/>
    <w:uiPriority w:val="99"/>
    <w:semiHidden/>
    <w:unhideWhenUsed/>
    <w:rsid w:val="001A2597"/>
    <w:rPr>
      <w:sz w:val="16"/>
      <w:szCs w:val="16"/>
    </w:rPr>
  </w:style>
  <w:style w:type="paragraph" w:styleId="CommentText">
    <w:name w:val="annotation text"/>
    <w:basedOn w:val="Normal"/>
    <w:link w:val="CommentTextChar"/>
    <w:uiPriority w:val="99"/>
    <w:unhideWhenUsed/>
    <w:rsid w:val="001A2597"/>
    <w:pPr>
      <w:spacing w:line="240" w:lineRule="auto"/>
    </w:pPr>
    <w:rPr>
      <w:sz w:val="20"/>
      <w:szCs w:val="20"/>
    </w:rPr>
  </w:style>
  <w:style w:type="character" w:customStyle="1" w:styleId="CommentTextChar">
    <w:name w:val="Comment Text Char"/>
    <w:basedOn w:val="DefaultParagraphFont"/>
    <w:link w:val="CommentText"/>
    <w:uiPriority w:val="99"/>
    <w:rsid w:val="001A2597"/>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1A2597"/>
    <w:rPr>
      <w:b/>
      <w:bCs/>
    </w:rPr>
  </w:style>
  <w:style w:type="character" w:customStyle="1" w:styleId="CommentSubjectChar">
    <w:name w:val="Comment Subject Char"/>
    <w:basedOn w:val="CommentTextChar"/>
    <w:link w:val="CommentSubject"/>
    <w:uiPriority w:val="99"/>
    <w:semiHidden/>
    <w:rsid w:val="001A2597"/>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7213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52CEDE-BC01-4659-BA96-A253FB2E4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7</Pages>
  <Words>8960</Words>
  <Characters>5107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79</cp:revision>
  <dcterms:created xsi:type="dcterms:W3CDTF">2022-04-28T14:16:00Z</dcterms:created>
  <dcterms:modified xsi:type="dcterms:W3CDTF">2022-05-0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6afTW8a"/&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